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3C8DEFB4" w:rsidR="00F6277E" w:rsidRPr="003B4C23" w:rsidRDefault="00644C51">
      <w:pPr>
        <w:rPr>
          <w:rFonts w:ascii="Segoe UI" w:hAnsi="Segoe UI" w:cs="Segoe UI"/>
          <w:b/>
          <w:bCs/>
          <w:lang w:val="en-US"/>
        </w:rPr>
      </w:pPr>
      <w:bookmarkStart w:id="1" w:name="_Hlk190677702"/>
      <w:r>
        <w:rPr>
          <w:rFonts w:ascii="Segoe UI" w:hAnsi="Segoe UI" w:cs="Segoe UI"/>
          <w:b/>
          <w:bCs/>
          <w:sz w:val="24"/>
          <w:szCs w:val="24"/>
          <w:lang w:val="en-US"/>
        </w:rPr>
        <w:t xml:space="preserve">Alterations of ILC subtypes in the context of type 2 inflammation in murine lung and SI using multiplex histology </w:t>
      </w:r>
    </w:p>
    <w:bookmarkEnd w:id="1"/>
    <w:p w14:paraId="488C4A01" w14:textId="0D88150E"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Robert Günther, Lars Philipsen, Ralf Köhler, Peggy</w:t>
      </w:r>
      <w:r w:rsidR="005A0E6A">
        <w:rPr>
          <w:rFonts w:ascii="Segoe UI" w:hAnsi="Segoe UI" w:cs="Segoe UI"/>
          <w:sz w:val="20"/>
          <w:szCs w:val="20"/>
          <w:lang w:val="en-US"/>
        </w:rPr>
        <w:t xml:space="preserve"> Mex</w:t>
      </w:r>
      <w:r w:rsidR="001E1A80" w:rsidRPr="003B4C23">
        <w:rPr>
          <w:rFonts w:ascii="Segoe UI" w:hAnsi="Segoe UI" w:cs="Segoe UI"/>
          <w:sz w:val="20"/>
          <w:szCs w:val="20"/>
          <w:lang w:val="en-US"/>
        </w:rPr>
        <w:t xml:space="preserve">,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27262659"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p>
    <w:p w14:paraId="4EB6C73D" w14:textId="5B5EC873" w:rsidR="00981F0E" w:rsidRDefault="00981F0E" w:rsidP="00FE0CD4">
      <w:pPr>
        <w:spacing w:after="0" w:line="240" w:lineRule="auto"/>
        <w:rPr>
          <w:rFonts w:ascii="Segoe UI" w:hAnsi="Segoe UI" w:cs="Segoe UI"/>
          <w:lang w:val="en-US"/>
        </w:rPr>
      </w:pPr>
      <w:r>
        <w:rPr>
          <w:rFonts w:ascii="Segoe UI" w:hAnsi="Segoe UI" w:cs="Segoe UI"/>
          <w:lang w:val="en-US"/>
        </w:rPr>
        <w:t>CCR</w:t>
      </w:r>
      <w:r>
        <w:rPr>
          <w:rFonts w:ascii="Segoe UI" w:hAnsi="Segoe UI" w:cs="Segoe UI"/>
          <w:lang w:val="en-US"/>
        </w:rPr>
        <w:tab/>
      </w:r>
      <w:r>
        <w:rPr>
          <w:rFonts w:ascii="Segoe UI" w:hAnsi="Segoe UI" w:cs="Segoe UI"/>
          <w:lang w:val="en-US"/>
        </w:rPr>
        <w:tab/>
        <w:t>Chemokine receptor</w:t>
      </w:r>
    </w:p>
    <w:p w14:paraId="426178F6" w14:textId="6ABE4E89"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77777777" w:rsidR="00BD2F76" w:rsidRDefault="00BD2F76" w:rsidP="00FE0CD4">
      <w:pPr>
        <w:spacing w:after="0" w:line="240" w:lineRule="auto"/>
        <w:rPr>
          <w:rFonts w:ascii="Segoe UI" w:hAnsi="Segoe UI" w:cs="Segoe UI"/>
          <w:lang w:val="en-US"/>
        </w:rPr>
      </w:pPr>
      <w:r>
        <w:rPr>
          <w:rFonts w:ascii="Segoe UI" w:hAnsi="Segoe UI" w:cs="Segoe UI"/>
          <w:lang w:val="en-US"/>
        </w:rPr>
        <w:t>DAPI</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E0EB67B" w:rsidR="00BD2F76" w:rsidRDefault="00BD2F76" w:rsidP="00FE0CD4">
      <w:pPr>
        <w:spacing w:after="0" w:line="240" w:lineRule="auto"/>
        <w:rPr>
          <w:rFonts w:ascii="Segoe UI" w:hAnsi="Segoe UI" w:cs="Segoe UI"/>
          <w:lang w:val="en-US"/>
        </w:rPr>
      </w:pPr>
      <w:r>
        <w:rPr>
          <w:rFonts w:ascii="Segoe UI" w:hAnsi="Segoe UI" w:cs="Segoe UI"/>
          <w:lang w:val="en-US"/>
        </w:rPr>
        <w:t>EOMES</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2AE68093" w:rsidR="00BD2F76" w:rsidRDefault="00BD2F76" w:rsidP="00FE0CD4">
      <w:pPr>
        <w:spacing w:after="0" w:line="240" w:lineRule="auto"/>
        <w:rPr>
          <w:rFonts w:ascii="Segoe UI" w:hAnsi="Segoe UI" w:cs="Segoe UI"/>
          <w:lang w:val="en-US"/>
        </w:rPr>
      </w:pPr>
      <w:r>
        <w:rPr>
          <w:rFonts w:ascii="Segoe UI" w:hAnsi="Segoe UI" w:cs="Segoe UI"/>
          <w:lang w:val="en-US"/>
        </w:rPr>
        <w:t>GATA3</w:t>
      </w:r>
    </w:p>
    <w:p w14:paraId="67D3F55C" w14:textId="355ED707" w:rsidR="00BD2F76" w:rsidRDefault="00BD2F76" w:rsidP="00FE0CD4">
      <w:pPr>
        <w:spacing w:after="0" w:line="240" w:lineRule="auto"/>
        <w:rPr>
          <w:rFonts w:ascii="Segoe UI" w:hAnsi="Segoe UI" w:cs="Segoe UI"/>
          <w:lang w:val="en-US"/>
        </w:rPr>
      </w:pPr>
      <w:r>
        <w:rPr>
          <w:rFonts w:ascii="Segoe UI" w:hAnsi="Segoe UI" w:cs="Segoe UI"/>
          <w:lang w:val="en-US"/>
        </w:rPr>
        <w:t>ICOS</w:t>
      </w:r>
    </w:p>
    <w:p w14:paraId="639EFB4A" w14:textId="6CF2BE6A" w:rsidR="00BD2F76" w:rsidRPr="003B4C23" w:rsidRDefault="00BD2F76" w:rsidP="00FE0CD4">
      <w:pPr>
        <w:spacing w:after="0" w:line="240" w:lineRule="auto"/>
        <w:rPr>
          <w:rFonts w:ascii="Segoe UI" w:hAnsi="Segoe UI" w:cs="Segoe UI"/>
          <w:lang w:val="en-US"/>
        </w:rPr>
      </w:pPr>
      <w:proofErr w:type="spellStart"/>
      <w:r>
        <w:rPr>
          <w:rFonts w:ascii="Segoe UI" w:hAnsi="Segoe UI" w:cs="Segoe UI"/>
          <w:lang w:val="en-US"/>
        </w:rPr>
        <w:t>IFNγ</w:t>
      </w:r>
      <w:proofErr w:type="spellEnd"/>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77777777" w:rsidR="00B8029C" w:rsidRDefault="00B8029C" w:rsidP="00FE0CD4">
      <w:pPr>
        <w:spacing w:after="0" w:line="240" w:lineRule="auto"/>
        <w:rPr>
          <w:rFonts w:ascii="Segoe UI" w:hAnsi="Segoe UI" w:cs="Segoe UI"/>
          <w:lang w:val="en-US"/>
        </w:rPr>
      </w:pPr>
      <w:r>
        <w:rPr>
          <w:rFonts w:ascii="Segoe UI" w:hAnsi="Segoe UI" w:cs="Segoe UI"/>
          <w:lang w:val="en-US"/>
        </w:rPr>
        <w:t>KLRG1</w:t>
      </w:r>
    </w:p>
    <w:p w14:paraId="3832D122" w14:textId="2EE77103" w:rsidR="00B8029C" w:rsidRDefault="00B8029C" w:rsidP="00FE0CD4">
      <w:pPr>
        <w:spacing w:after="0" w:line="240" w:lineRule="auto"/>
        <w:rPr>
          <w:rFonts w:ascii="Segoe UI" w:hAnsi="Segoe UI" w:cs="Segoe UI"/>
          <w:lang w:val="en-US"/>
        </w:rPr>
      </w:pPr>
      <w:r>
        <w:rPr>
          <w:rFonts w:ascii="Segoe UI" w:hAnsi="Segoe UI" w:cs="Segoe UI"/>
          <w:lang w:val="en-US"/>
        </w:rPr>
        <w:t>LYVE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2360FEED" w:rsidR="00BD2F76" w:rsidRDefault="00BD2F76" w:rsidP="00FE0CD4">
      <w:pPr>
        <w:spacing w:after="0" w:line="240" w:lineRule="auto"/>
        <w:rPr>
          <w:rFonts w:ascii="Segoe UI" w:hAnsi="Segoe UI" w:cs="Segoe UI"/>
          <w:lang w:val="en-US"/>
        </w:rPr>
      </w:pPr>
      <w:r>
        <w:rPr>
          <w:rFonts w:ascii="Segoe UI" w:hAnsi="Segoe UI" w:cs="Segoe UI"/>
          <w:lang w:val="en-US"/>
        </w:rPr>
        <w:t>MHC</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77777777" w:rsidR="00B8029C" w:rsidRDefault="00B8029C" w:rsidP="00FE0CD4">
      <w:pPr>
        <w:spacing w:after="0" w:line="240" w:lineRule="auto"/>
        <w:rPr>
          <w:rFonts w:ascii="Segoe UI" w:hAnsi="Segoe UI" w:cs="Segoe UI"/>
          <w:lang w:val="en-US"/>
        </w:rPr>
      </w:pPr>
      <w:r>
        <w:rPr>
          <w:rFonts w:ascii="Segoe UI" w:hAnsi="Segoe UI" w:cs="Segoe UI"/>
          <w:lang w:val="en-US"/>
        </w:rPr>
        <w:lastRenderedPageBreak/>
        <w:t>PDGF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0ABBBE06" w:rsidR="00BD2F76" w:rsidRDefault="00BD2F76" w:rsidP="00FE0CD4">
      <w:pPr>
        <w:spacing w:after="0" w:line="240" w:lineRule="auto"/>
        <w:rPr>
          <w:rFonts w:ascii="Segoe UI" w:hAnsi="Segoe UI" w:cs="Segoe UI"/>
          <w:lang w:val="en-US"/>
        </w:rPr>
      </w:pPr>
      <w:r>
        <w:rPr>
          <w:rFonts w:ascii="Segoe UI" w:hAnsi="Segoe UI" w:cs="Segoe UI"/>
          <w:lang w:val="en-US"/>
        </w:rPr>
        <w:t>RORγt</w:t>
      </w:r>
    </w:p>
    <w:p w14:paraId="78F50CE2" w14:textId="77777777" w:rsidR="00B8029C" w:rsidRDefault="00B8029C" w:rsidP="00FE0CD4">
      <w:pPr>
        <w:spacing w:after="0" w:line="240" w:lineRule="auto"/>
        <w:rPr>
          <w:rFonts w:ascii="Segoe UI" w:hAnsi="Segoe UI" w:cs="Segoe UI"/>
          <w:lang w:val="en-US"/>
        </w:rPr>
      </w:pPr>
      <w:r>
        <w:rPr>
          <w:rFonts w:ascii="Segoe UI" w:hAnsi="Segoe UI" w:cs="Segoe UI"/>
          <w:lang w:val="en-US"/>
        </w:rPr>
        <w:t>Sca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71AC458C" w:rsidR="00BD2F76" w:rsidRDefault="00BD2F76" w:rsidP="00FE0CD4">
      <w:pPr>
        <w:spacing w:after="0" w:line="240" w:lineRule="auto"/>
        <w:rPr>
          <w:rFonts w:ascii="Segoe UI" w:hAnsi="Segoe UI" w:cs="Segoe UI"/>
          <w:lang w:val="en-US"/>
        </w:rPr>
      </w:pPr>
      <w:r>
        <w:rPr>
          <w:rFonts w:ascii="Segoe UI" w:hAnsi="Segoe UI" w:cs="Segoe UI"/>
          <w:lang w:val="en-US"/>
        </w:rPr>
        <w:t>TBET</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23EBD9DA"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p>
    <w:p w14:paraId="338F3079" w14:textId="77777777" w:rsidR="00FE0CD4" w:rsidRPr="003B4C23" w:rsidRDefault="00FE0CD4" w:rsidP="00FE0CD4">
      <w:pPr>
        <w:spacing w:after="0" w:line="240" w:lineRule="auto"/>
        <w:rPr>
          <w:rFonts w:ascii="Segoe UI" w:hAnsi="Segoe UI" w:cs="Segoe UI"/>
          <w:lang w:val="en-US"/>
        </w:rPr>
      </w:pPr>
    </w:p>
    <w:p w14:paraId="728E1783" w14:textId="6E02C815"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r w:rsidR="005F39B0">
        <w:rPr>
          <w:rFonts w:ascii="Segoe UI" w:hAnsi="Segoe UI" w:cs="Segoe UI"/>
          <w:b/>
          <w:bCs/>
          <w:lang w:val="en-US"/>
        </w:rPr>
        <w:t xml:space="preserve"> (max. 200 words)</w:t>
      </w:r>
    </w:p>
    <w:p w14:paraId="3C8AA741" w14:textId="2D33338F" w:rsidR="008D17C7" w:rsidRDefault="008D17C7" w:rsidP="00D93470">
      <w:pPr>
        <w:jc w:val="both"/>
        <w:rPr>
          <w:rFonts w:ascii="Segoe UI" w:hAnsi="Segoe UI" w:cs="Segoe UI"/>
          <w:lang w:val="en-US"/>
        </w:rPr>
      </w:pPr>
      <w:r>
        <w:rPr>
          <w:rFonts w:ascii="Segoe UI" w:hAnsi="Segoe UI" w:cs="Segoe UI"/>
          <w:lang w:val="en-US"/>
        </w:rPr>
        <w:t>Innate lymphoid cells are innate guardians of mucosal immunity and are involved in tissue maintenance, inflammation and tissue remodeling. As rare tissue-resident immune cells, studying them in tissue-context is important but challenging. Here we used cyclic multiplex immunofluorescence and combined it with a systemic type 2 inflammation model to study ILCs in murine lung and small intestine (SI). We identified ILC subtypes as well as immune and non-immune cells and performed spatial neighborhood and co-enrichment analysis to investigate their adaptations at early time points of IL-33-induced type 2 inflammation. This approach enabled us to resolve rare ILC subtypes NK cells/ILC1s, ILC2s and ILC3s in the lung and ILC2s and NK cells/ILC1s/ILC3s in the SI.</w:t>
      </w:r>
      <w:r w:rsidR="00500006">
        <w:rPr>
          <w:rFonts w:ascii="Segoe UI" w:hAnsi="Segoe UI" w:cs="Segoe UI"/>
          <w:lang w:val="en-US"/>
        </w:rPr>
        <w:t xml:space="preserve"> </w:t>
      </w:r>
      <w:r>
        <w:rPr>
          <w:rFonts w:ascii="Segoe UI" w:hAnsi="Segoe UI" w:cs="Segoe UI"/>
          <w:lang w:val="en-US"/>
        </w:rPr>
        <w:t xml:space="preserve"> </w:t>
      </w:r>
      <w:r w:rsidR="00500006">
        <w:rPr>
          <w:rFonts w:ascii="Segoe UI" w:hAnsi="Segoe UI" w:cs="Segoe UI"/>
          <w:lang w:val="en-US"/>
        </w:rPr>
        <w:t xml:space="preserve">Spatial analysis revealed </w:t>
      </w:r>
      <w:r w:rsidR="00A56EF8">
        <w:rPr>
          <w:rFonts w:ascii="Segoe UI" w:hAnsi="Segoe UI" w:cs="Segoe UI"/>
          <w:lang w:val="en-US"/>
        </w:rPr>
        <w:t xml:space="preserve">ILC2s </w:t>
      </w:r>
      <w:r w:rsidR="00500006">
        <w:rPr>
          <w:rFonts w:ascii="Segoe UI" w:hAnsi="Segoe UI" w:cs="Segoe UI"/>
          <w:lang w:val="en-US"/>
        </w:rPr>
        <w:t xml:space="preserve">accumulate </w:t>
      </w:r>
      <w:r w:rsidR="00A56EF8">
        <w:rPr>
          <w:rFonts w:ascii="Segoe UI" w:hAnsi="Segoe UI" w:cs="Segoe UI"/>
          <w:lang w:val="en-US"/>
        </w:rPr>
        <w:t>in niches together with myeloid cells in both organs lung and SI. In the lungs, spatial co-enrichment of ILC2s together with LYVE1</w:t>
      </w:r>
      <w:r w:rsidR="00A56EF8" w:rsidRPr="00A56EF8">
        <w:rPr>
          <w:rFonts w:ascii="Segoe UI" w:hAnsi="Segoe UI" w:cs="Segoe UI"/>
          <w:vertAlign w:val="superscript"/>
          <w:lang w:val="en-US"/>
        </w:rPr>
        <w:t>+</w:t>
      </w:r>
      <w:r w:rsidR="00A56EF8">
        <w:rPr>
          <w:rFonts w:ascii="Segoe UI" w:hAnsi="Segoe UI" w:cs="Segoe UI"/>
          <w:lang w:val="en-US"/>
        </w:rPr>
        <w:t xml:space="preserve"> CD90.2</w:t>
      </w:r>
      <w:r w:rsidR="00A56EF8" w:rsidRPr="00A56EF8">
        <w:rPr>
          <w:rFonts w:ascii="Segoe UI" w:hAnsi="Segoe UI" w:cs="Segoe UI"/>
          <w:vertAlign w:val="superscript"/>
          <w:lang w:val="en-US"/>
        </w:rPr>
        <w:t>+</w:t>
      </w:r>
      <w:r w:rsidR="00A56EF8">
        <w:rPr>
          <w:rFonts w:ascii="Segoe UI" w:hAnsi="Segoe UI" w:cs="Segoe UI"/>
          <w:lang w:val="en-US"/>
        </w:rPr>
        <w:t xml:space="preserve"> lymphatics was observed, while NK cells/ILC1s localized in peri-vascular areas close to EMCN</w:t>
      </w:r>
      <w:r w:rsidR="00A56EF8" w:rsidRPr="00A56EF8">
        <w:rPr>
          <w:rFonts w:ascii="Segoe UI" w:hAnsi="Segoe UI" w:cs="Segoe UI"/>
          <w:vertAlign w:val="superscript"/>
          <w:lang w:val="en-US"/>
        </w:rPr>
        <w:t>+</w:t>
      </w:r>
      <w:r w:rsidR="00A56EF8">
        <w:rPr>
          <w:rFonts w:ascii="Segoe UI" w:hAnsi="Segoe UI" w:cs="Segoe UI"/>
          <w:lang w:val="en-US"/>
        </w:rPr>
        <w:t xml:space="preserve"> CD31</w:t>
      </w:r>
      <w:r w:rsidR="00A56EF8" w:rsidRPr="00A56EF8">
        <w:rPr>
          <w:rFonts w:ascii="Segoe UI" w:hAnsi="Segoe UI" w:cs="Segoe UI"/>
          <w:vertAlign w:val="superscript"/>
          <w:lang w:val="en-US"/>
        </w:rPr>
        <w:t>+</w:t>
      </w:r>
      <w:r w:rsidR="00A56EF8">
        <w:rPr>
          <w:rFonts w:ascii="Segoe UI" w:hAnsi="Segoe UI" w:cs="Segoe UI"/>
          <w:lang w:val="en-US"/>
        </w:rPr>
        <w:t xml:space="preserve"> endothelial cells. </w:t>
      </w:r>
      <w:r w:rsidR="00500006">
        <w:rPr>
          <w:rFonts w:ascii="Segoe UI" w:hAnsi="Segoe UI" w:cs="Segoe UI"/>
          <w:lang w:val="en-US"/>
        </w:rPr>
        <w:t xml:space="preserve">While intestinal NK cells/ILC1s/ILC3s were co-enriched with epithelial cells from the basal part of the villi including the crypts under homeostatic conditions, IL-33 resolved this significant spatial co-enrichment as NK cells/ILC1s/ILC3s distributed luminally towards the villi. </w:t>
      </w:r>
    </w:p>
    <w:p w14:paraId="1D728127" w14:textId="5986BB76" w:rsidR="008D17C7" w:rsidRPr="003B4C23" w:rsidRDefault="008D17C7"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commentRangeStart w:id="2"/>
      <w:commentRangeStart w:id="3"/>
      <w:r w:rsidRPr="003B4C23">
        <w:rPr>
          <w:rFonts w:ascii="Segoe UI" w:hAnsi="Segoe UI" w:cs="Segoe UI"/>
          <w:b/>
          <w:bCs/>
          <w:lang w:val="en-US"/>
        </w:rPr>
        <w:t>INTRODUCTION</w:t>
      </w:r>
      <w:commentRangeEnd w:id="2"/>
      <w:r w:rsidR="004F7378">
        <w:rPr>
          <w:rStyle w:val="Kommentarzeichen"/>
        </w:rPr>
        <w:commentReference w:id="2"/>
      </w:r>
      <w:commentRangeEnd w:id="3"/>
      <w:r w:rsidR="00FB6507">
        <w:rPr>
          <w:rStyle w:val="Kommentarzeichen"/>
        </w:rPr>
        <w:commentReference w:id="3"/>
      </w:r>
    </w:p>
    <w:p w14:paraId="3C85B5F6" w14:textId="20C1F7B0"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3LTA5VDE3OjMyOjE5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HJlZiI6IjgifX1dLCJDaXRhdGlvbktleVVwZGF0ZVR5cGUiOjAsIkNvbGxhYm9yYXRvcnMiOltdLCJEYXRlMiI6IjE0LzA4LzIwMTciLCJEb2kiOiIxMC4xMDM4L25yaS4yMDE3Ljg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4ODA0MTMwIiwiVXJpU3RyaW5nIjoiaHR0cDovL3d3dy5uY2JpLm5sbS5uaWguZ292L3B1Ym1lZC8yODgwNDE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yMCIsIk1vZGlmaWVkQnkiOiJfTmllSGF1IiwiSWQiOiI5M2QzNTEyYS05OWM2LTQwNjItOTY4My0zNmZiYThjOTA2N2YiLCJNb2RpZmllZE9uIjoiMjAyNS0wNi0yN1QxMTozNzoy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CIsIk1vZGlmaWVkQnkiOiJfTmllSGF1IiwiSWQiOiI1MzI3ODEyMi0yZmViLTQ1ZjgtOTc3NS1mZjk3YjVjZWJkYmYiLCJNb2RpZmllZE9uIjoiMjAyNS0wNi0yN1QxMTozNzo0O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xMTgwMzM1IiwiVXJpU3RyaW5nIjoiaHR0cDovL3d3dy5uY2JpLm5sbS5uaWguZ292L3B1Ym1lZC8zMTE4MDMz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0OCIsIk1vZGlmaWVkQnkiOiJfTmllSGF1IiwiSWQiOiJlYWRhOTI0Yi1jOTgxLTQ5NTYtYjNmNi1lMzY2NTA5MTE5MDQiLCJNb2RpZmllZE9uIjoiMjAyNS0wNi0yN1QxMTozNzo0O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IvSkNJMTI0NjE3IiwiVXJpU3RyaW5nIjoiaHR0cHM6Ly9kb2kub3JnLzEwLjExNzIvSkNJMTI0NjE3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}</w:instrText>
          </w:r>
          <w:r w:rsidR="00D064C2">
            <w:rPr>
              <w:rFonts w:ascii="Segoe UI" w:hAnsi="Segoe UI" w:cs="Segoe UI"/>
              <w:bCs/>
              <w:lang w:val="en-US"/>
            </w:rPr>
            <w:fldChar w:fldCharType="separate"/>
          </w:r>
          <w:r w:rsidR="0087553E">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wOVQxNzozMjoxOS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87553E">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commentRangeStart w:id="4"/>
          <w:r w:rsidR="00D064C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SIsIk1vZGlmaWVkQnkiOiJfTmllSGF1IiwiSWQiOiIxNmRiMTk1Yi01NzZmLTRlMzEtYTM5MC00ZjIxODI5MmUyZmEiLCJNb2RpZmllZE9uIjoiMjAyNS0wNi0yN1QxMTozOTo0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xODYyMTUiLCJVcmlTdHJpbmciOiJodHRwczovL3d3dy5uY2JpLm5sbS5uaWguZ292L3BtYy9hcnRpY2xlcy9QTUM3MTg2M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M5OjQ1IiwiTW9kaWZpZWRCeSI6Il9OaWVIYXUiLCJJZCI6IjE1YTY4OWZkLTEzODktNDE4OC1hY2YzLWI5YjUwODVkODlmYSIsIk1vZGlmaWVkT24iOiIyMDI1LTA2LTI3VDExOjM5OjQ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zODUtMDIwLTAyNjUteSIsIlVyaVN0cmluZyI6Imh0dHBzOi8vZG9pLm9yZy8xMC4xMDM4L3M0MTM4NS0wMjAtMDI2NS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5OjQ1IiwiTW9kaWZpZWRCeSI6Il9OaWVIYXUiLCJJZCI6ImJiMWJmOGQ2LWNkZTctNDFjZC04Y2IxLTM5MTM3YjYyMmNkOCIsIk1vZGlmaWVkT24iOiIyMDI1LTA2LTI3VDExOjM5OjQ1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xpIiwiTGFzdE5hbWUiOiJTZXBhaGkiLCJQcm90ZWN0ZWQiOmZhbHNlLCJTZXgiOjIsIkNyZWF0ZWRCeSI6Il9OaWVIYXUiLCJDcmVhdGVkT24iOiIyMDI1LTA2LTI3VDExOjQwOjExIiwiTW9kaWZpZWRCeSI6Il9OaWVIYXUiLCJJZCI6IjExMjhkNGQ2LWQ3YWUtNDAwYi1iMDgxLTE4N2FiOWE2ZjYwNSIsIk1vZGlmaWVkT24iOiIyMDI1LTA2LTI3VDExOjQwOjEx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zODUtMDIwLTAzMTItOCIsIlVyaVN0cmluZyI6Imh0dHBzOi8vZG9pLm9yZy8xMC4xMDM4L3M0MTM4NS0wMjAtMDMxMi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wOjExIiwiTW9kaWZpZWRCeSI6Il9OaWVIYXUiLCJJZCI6IjgxM2ExNzM5LWNmYTQtNDJhZS05MDY3LTg0YTg0ZTA1ODY1OCIsIk1vZGlmaWVkT24iOiIyMDI1LTA2LTI3VDExOjQwOjEx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EiLCJNb2RpZmllZEJ5IjoiX05pZUhhdSIsIklkIjoiN2MwNTJjOWMtMjVjYy00MWVhLWIxZGMtMmVjNDczZGQ5NGYyIiwiTW9kaWZpZWRPbiI6IjIwMjUtMDYtMjdUMTE6NDA6M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jU0MTg0MiIsIlVyaVN0cmluZyI6Imh0dHA6Ly93d3cubmNiaS5ubG0ubmloLmdvdi9wdWJtZWQvMzI1NDE4N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YiLCJNb2RpZmllZEJ5IjoiX05pZUhhdSIsIklkIjoiMDNiYzczMjEtNzhkZS00MDE1LWJhYTAtZGRmZWRlMTQyZjk3IiwiTW9kaWZpZWRPbiI6IjIwMjUtMDYtMjdUMTE6NDE6MDY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pbW11LjIwMjEuNjcwNjMyIiwiVXJpU3RyaW5nIjoiaHR0cHM6Ly9kb2kub3JnLzEwLjMzODkvZmltbXUuMjAyMS42NzA2MzI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DYiLCJNb2RpZmllZEJ5IjoiX05pZUhhdSIsIklkIjoiZmM5YmE5ODMtOGIxYS00YTE4LTg5MmMtYzU2ZjJlZGEwOGFhIiwiTW9kaWZpZWRPbiI6IjIwMjUtMDYtMjdUMTE6NDE6MDY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zMzk5NTQwNyIsIlVyaVN0cmluZyI6Imh0dHA6Ly93d3cubmNiaS5ubG0ubmloLmdvdi9wdWJtZWQvMzM5OTU0MD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DYiLCJNb2RpZmllZEJ5IjoiX05pZUhhdSIsIklkIjoiOTU3NWU4NjAtMTVjNi00ODllLTk5MTMtN2JlMzdiNTQxN2ZiIiwiTW9kaWZpZWRPbiI6IjIwMjUtMDYtMjdUMTE6NDE6MDYiLCJQcm9qZWN0Ijp7IiRyZWYiOiI4In19XSwiT3JnYW5pemF0aW9ucyI6W10sIk90aGVyc0ludm9sdmVkIjpbXSwiUGFnZVJhbmdlIjoiPHNwPlxyXG4gIDxuPjY3MDYzMjwvbj5cclxuICA8aW4+dHJ1ZTwvaW4+XHJcbiAgPG9zPjY3MDYzMjwvb3M+XHJcbiAgPHBzPjY3MDYzMjwvcHM+XHJcbjwvc3A+XHJcbjxvcz42NzA2MzI8L29zPiIsIlBlcmlvZGljYWwiOnsiJGlkIjoiNTY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zgiLCJNb2RpZmllZEJ5IjoiX05pZUhhdSIsIklkIjoiNjVjMGMwNTItMDBkYS00MTlmLWEwZDktYTA3NTI1YWIxY2JkIiwiTW9kaWZpZWRPbiI6IjIwMjUtMDYtMjdUMTE6NDE6Mzg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zMzg5L2ZpbW11LjIwMjAuNTc2OTI5IiwiVXJpU3RyaW5nIjoiaHR0cHM6Ly9kb2kub3JnLzEwLjMzODkvZmltbXUuMjAyMC41NzY5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zgiLCJNb2RpZmllZEJ5IjoiX05pZUhhdSIsIklkIjoiYzYwNjM1M2EtNmI2Zi00MzU5LWFiNTItN2Q1YjI5MTcwOGFkIiwiTW9kaWZpZWRPbiI6IjIwMjUtMDYtMjdUMTE6NDE6Mzg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JQTUM3NjU4MDA2IiwiVXJpU3RyaW5nIjoiaHR0cHM6Ly93d3cubmNiaS5ubG0ubmloLmdvdi9wbWMvYXJ0aWNsZXMvUE1DNzY1ODAwN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giLCJNb2RpZmllZEJ5IjoiX05pZUhhdSIsIklkIjoiMmY0MTIwM2ItNmMwOC00YjA4LWFhNTAtZDZjZjI3NWY3MjE4IiwiTW9kaWZpZWRPbiI6IjIwMjUtMDYtMjdUMTE6NDI6MDgiLCJQcm9qZWN0Ijp7IiRyZWYiOiI4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I2L3NjaWVuY2UuYWRpMzYyNCIsIlVyaVN0cmluZyI6Imh0dHBzOi8vZG9pLm9yZy8xMC4xMTI2L3NjaWVuY2UuYWRpMzYyNC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jowOCIsIk1vZGlmaWVkQnkiOiJfTmllSGF1IiwiSWQiOiJjZmE5MjU5OC1mYTUxLTRhYWItOWVjNi0yMjk2NzI5MmNmNmQiLCJNb2RpZmllZE9uIjoiMjAyNS0wNi0yN1QxMTo0MjowOCIsIlByb2plY3QiOnsiJHJlZiI6IjgifX1dLCJOdW1iZXIiOiI2NzMxIiwiT3JnYW5pemF0aW9ucyI6W10sIk90aGVyc0ludm9sdmVkIjpbXSwiUGFnZVJhbmdlIjoiPHNwPlxyXG4gIDxucz5PbWl0PC9ucz5cclxuICA8b3M+ZWFkaTM2MjQ8L29zPlxyXG4gIDxwcz5lYWRpMzYyNDwvcHM+XHJcbjwvc3A+XHJcbjxvcz5lYWRpMzYyNDwvb3M+IiwiUGVyaW9kaWNhbCI6eyIkaWQiOiI5O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}</w:instrText>
          </w:r>
          <w:r w:rsidR="00D064C2">
            <w:rPr>
              <w:rFonts w:ascii="Segoe UI" w:hAnsi="Segoe UI" w:cs="Segoe UI"/>
              <w:lang w:val="en-US"/>
            </w:rPr>
            <w:fldChar w:fldCharType="separate"/>
          </w:r>
          <w:r w:rsidR="0087553E">
            <w:rPr>
              <w:rFonts w:ascii="Segoe UI" w:hAnsi="Segoe UI" w:cs="Segoe UI"/>
              <w:lang w:val="en-US"/>
            </w:rPr>
            <w:t>(5–9)</w:t>
          </w:r>
          <w:r w:rsidR="00D064C2">
            <w:rPr>
              <w:rFonts w:ascii="Segoe UI" w:hAnsi="Segoe UI" w:cs="Segoe UI"/>
              <w:lang w:val="en-US"/>
            </w:rPr>
            <w:fldChar w:fldCharType="end"/>
          </w:r>
        </w:sdtContent>
      </w:sdt>
      <w:commentRangeEnd w:id="4"/>
      <w:r w:rsidR="00C716F0">
        <w:rPr>
          <w:rStyle w:val="Kommentarzeichen"/>
        </w:rPr>
        <w:commentReference w:id="4"/>
      </w:r>
      <w:r w:rsidR="00365257">
        <w:rPr>
          <w:rFonts w:ascii="Segoe UI" w:hAnsi="Segoe UI" w:cs="Segoe UI"/>
          <w:lang w:val="en-US"/>
        </w:rPr>
        <w:t xml:space="preserve">. </w:t>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wOVQxNzozMjoxOS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87553E">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iIsIk1vZGlmaWVkQnkiOiJfTmllSGF1IiwiSWQiOiIwMjZlZTI3Yi1lOTdmLTRjYzgtYjZjMy1iMTAzN2RlM2VmNTEiLCJNb2RpZmllZE9uIjoiMjAyNS0wNi0yN1QxMTo0NTow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5NzYzNjQ4IiwiVXJpU3RyaW5nIjoiaHR0cDovL3d3dy5uY2JpLm5sbS5uaWguZ292L3B1Ym1lZC8zOTc2MzY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TowMiIsIk1vZGlmaWVkQnkiOiJfTmllSGF1IiwiSWQiOiI5MjNhZDUxYi02N2MxLTQwMGMtODBkOS1jNzg0NjU2Y2UyNDAiLCJNb2RpZmllZE9uIjoiMjAyNS0wNi0yN1QxMTo0NTow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AwOTk1IiwiVXJpU3RyaW5nIjoiaHR0cHM6Ly93d3cubmNiaS5ubG0ubmloLmdvdi9wbWMvYXJ0aWNsZXMvUE1DMTE3MDA5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DIiLCJNb2RpZmllZEJ5IjoiX05pZUhhdSIsIklkIjoiMTFlOWUyYzEtNTMzMi00OGIyLWJiYWItMWE4NTFkMGE3ZjY4IiwiTW9kaWZpZWRPbiI6IjIwMjUtMDYtMjdUMTE6NDU6MDIiLCJQcm9qZWN0Ijp7IiRyZWYiOiI4In19XSwiT3JnYW5pemF0aW9ucyI6W10sIk90aGVyc0ludm9sdmVkIjpbXSwiUGFnZVJhbmdlIjoiPHNwPlxyXG4gIDxuPjE0ODI4MDc8L24+XHJcbiAgPGluPnRydWU8L2luPlxyXG4gIDxvcz4xNDgyODA3PC9vcz5cclxuICA8cHM+MTQ4MjgwNzwvcHM+XHJcbjwvc3A+XHJcbjxvcz4xNDgyODA3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ciLCJNb2RpZmllZEJ5IjoiX05pZUhhdSIsIklkIjoiNWNlZWQ4ODMtYjFlMC00MzhjLWIxYzQtZDIyYjJjMjBmNmE2IiwiTW9kaWZpZWRPbiI6IjIwMjUtMDYtMjdUMTE6NDU6MzciLCJQcm9qZWN0Ijp7IiRyZWYiOiI4In19XSwiQ2l0YXRpb25LZXlVcGRhdGVUeXBlIjowLCJDb2xsYWJvcmF0b3JzIjpbXSwiRGF0ZTIiOiIwOC8xMS8yMDI0IiwiRG9pIjoiMTAuMTAzOC9zNDEzOTItMDI0LTAyMDA1LXc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1NDQwMDQiLCJVcmlTdHJpbmciOiJodHRwczovL3d3dy5uY2JpLm5sbS5uaWguZ292L3BtYy9hcnRpY2xlcy9QTUMxMTU0NDA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TozNyIsIk1vZGlmaWVkQnkiOiJfTmllSGF1IiwiSWQiOiJkYzc0OTYwMy0xODk1LTQwMzktYmI2Ni1mMmQ5ODU2Y2Y5NzMiLCJNb2RpZmllZE9uIjoiMjAyNS0wNi0yN1QxMTo0NTozN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IiwiTW9kaWZpZWRCeSI6Il9OaWVIYXUiLCJJZCI6IjJkZjNiNjg2LWMzYTgtNDY3ZC1iOWE1LWFiMzMyMzQxZDE4YyIsIk1vZGlmaWVkT24iOiIyMDI1LTA2LTI3VDExOjQ1OjM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k1MTExMzkiLCJVcmlTdHJpbmciOiJodHRwOi8vd3d3Lm5jYmkubmxtLm5paC5nb3YvcHVibWVkLzM5NTExMTM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xNDYvYW5udXJldi1pbW11bm9sLTEwMTgxOS0wNzQ5NDgiLCJVcmlTdHJpbmciOiJodHRwczovL2RvaS5vcmcvMTAuMTE0Ni9hbm51cmV2LWltbXVub2wtMTAxODE5LTA3NDk0O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wOSIsIk1vZGlmaWVkQnkiOiJfTmllSGF1IiwiSWQiOiI1NDdlYWViMi0wYzM4LTQ5ODQtOThlZi0xNjYzZjU0Zjc0YWEiLCJNb2RpZmllZE9uIjoiMjAyNS0wNi0yN1QxMTo0NjowOS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}</w:instrText>
          </w:r>
          <w:r w:rsidR="00CC18CC">
            <w:rPr>
              <w:rFonts w:ascii="Segoe UI" w:hAnsi="Segoe UI" w:cs="Segoe UI"/>
              <w:lang w:val="en-US"/>
            </w:rPr>
            <w:fldChar w:fldCharType="separate"/>
          </w:r>
          <w:r w:rsidR="0087553E">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UzOTE0OSIsIlVyaVN0cmluZyI6Imh0dHBzOi8vd3d3Lm5jYmkubmxtLm5paC5nb3YvcG1jL2FydGljbGVzL1BNQzY1Mzk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Y6NTgiLCJNb2RpZmllZEJ5IjoiX05pZUhhdSIsIklkIjoiMzE1N2M0NTYtZDZkYS00OTg5LWI1YjEtYzM2ODliMjZjYWUwIiwiTW9kaWZpZWRPbiI6IjIwMjUtMDYtMjdUMTE6NDY6N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lqbXMyMDA5MjI3NiIsIlVyaVN0cmluZyI6Imh0dHBzOi8vZG9pLm9yZy8xMC4zMzkwL2lqbXMyMDA5Mj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1OCIsIk1vZGlmaWVkQnkiOiJfTmllSGF1IiwiSWQiOiIyY2MzMGE2YS0wZmM4LTQzODItODk5NS0yNDA5YjRkZWJlMWUiLCJNb2RpZmllZE9uIjoiMjAyNS0wNi0yN1QxMTo0Njo1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yMDExIiwiVXJpU3RyaW5nIjoiaHR0cDovL3d3dy5uY2JpLm5sbS5uaWguZ292L3B1Ym1lZC8zMTA3MjAx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1OCIsIk1vZGlmaWVkQnkiOiJfTmllSGF1IiwiSWQiOiJmZTQ5MmVjZS00ODliLTQ2MjAtYmMyYi1hMWQ0YjE2MmYwZmYiLCJNb2RpZmllZE9uIjoiMjAyNS0wNi0yN1QxMTo0Njo1OC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}</w:instrText>
          </w:r>
          <w:r w:rsidR="00AF74CA">
            <w:rPr>
              <w:rFonts w:ascii="Segoe UI" w:hAnsi="Segoe UI" w:cs="Segoe UI"/>
              <w:lang w:val="en-US"/>
            </w:rPr>
            <w:fldChar w:fldCharType="separate"/>
          </w:r>
          <w:r w:rsidR="0087553E">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pb20xMzA2MDg5MyIsIlVyaVN0cmluZyI6Imh0dHBzOi8vZG9pLm9yZy8xMC4zMzkwL2Jpb20xMzA2M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yOCIsIk1vZGlmaWVkQnkiOiJfTmllSGF1IiwiSWQiOiI1NzlmZjY5Mi01YjgyLTRlZjItYjk3ZC04MDQ4MDE5NmU2YWMiLCJNb2RpZmllZE9uIjoiMjAyNS0wNi0yN1QxMTo0Nzoy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wMjk2NjgzIiwiVXJpU3RyaW5nIjoiaHR0cHM6Ly93d3cubmNiaS5ubG0ubmloLmdvdi9wbWMvYXJ0aWNsZXMvUE1DMTAyOTY2O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MjgiLCJNb2RpZmllZEJ5IjoiX05pZUhhdSIsIklkIjoiY2U3OTMxY2EtYjA4ZC00YmRjLTgyNDEtN2VjMWEzMWJhN2MyIiwiTW9kaWZpZWRPbiI6IjIwMjUtMDYtMjdUMTE6NDc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M3MTQ3MiIsIlVyaVN0cmluZyI6Imh0dHA6Ly93d3cubmNiaS5ubG0ubmloLmdvdi9wdWJtZWQvMzczNzE0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8wNi8yMDIxIiwiRG9pIjoiMTAuMzM4OS9maW1tdS4yMDIxLjU4NjA3O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NDE3Nzg4MSIsIlVyaVN0cmluZyI6Imh0dHA6Ly93d3cubmNiaS5ubG0ubmloLmdvdi9wdWJtZWQvMzQxNzc4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TdUMTY6MjE6MDQiLCJNb2RpZmllZEJ5IjoiX05pZUhhdSIsIklkIjoiY2FhYmY3NzEtNDc0NC00YTFjLWFmMDYtYjYyZjBlYmYzZGRmIiwiTW9kaWZpZWRPbiI6IjIwMjQtMDMtMTdUMTY6MjE6MD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4MjIwMjIxIiwiVXJpU3RyaW5nIjoiaHR0cHM6Ly93d3cubmNiaS5ubG0ubmloLmdvdi9wbWMvYXJ0aWNsZXMvUE1DODIyMDI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xN1QxNjoyMTowNCIsIk1vZGlmaWVkQnkiOiJfTmllSGF1IiwiSWQiOiI5N2Y2N2ZkZS0xYTZiLTRjOGEtYTEzZC0zZDFiMDA5M2IzOTQiLCJNb2RpZmllZE9uIjoiMjAyNC0wMy0xN1QxNjoyMTow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MzODkvZmltbXUuMjAyMS41ODYwNzgiLCJVcmlTdHJpbmciOiJodHRwczovL2RvaS5vcmcvMTAuMzM4OS9maW1tdS4yMDIxLjU4NjA3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N1QxNjoyMTowNCIsIk1vZGlmaWVkQnkiOiJfTmllSGF1IiwiSWQiOiIxMjVlNDkzYS0xYzVmLTQxMzctYTMzMC1lZTM0ZTY5MjU0NjYiLCJNb2RpZmllZE9uIjoiMjAyNC0wMy0xN1QxNjoyMTowNCIsIlByb2plY3QiOnsiJHJlZiI6IjgifX1dLCJPcmdhbml6YXRpb25zIjpbXSwiT3RoZXJzSW52b2x2ZWQiOltdLCJQYWdlUmFuZ2UiOiI8c3A+XHJcbiAgPG4+NTg2MDc4PC9uPlxyXG4gIDxpbj50cnVlPC9pbj5cclxuICA8b3M+NTg2MDc4PC9vcz5cclxuICA8cHM+NTg2MDc4PC9wcz5cclxuPC9zcD5cclxuPG9zPjU4NjA3ODwvb3M+IiwiUGVyaW9kaWNhbCI6eyIkaWQiOiI1M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IiwiTW9kaWZpZWRCeSI6Il9OaWVIYXUiLCJJZCI6ImQ1YTZiNmY3LTg4ZjMtNGI4ZS05ZmMzLWFiMzkxYzE1NGQwZCIsIk1vZGlmaWVkT24iOiIyMDI1LTA2LTI3VDExOjQ3OjUzIiwiUHJvamVjdCI6eyIkcmVmIjoiOCJ9fV0sIkNpdGF0aW9uS2V5VXBkYXRlVHlwZSI6MCwiQ29sbGFib3JhdG9ycyI6W10sIkRhdGUyIjoiMjIvMTEvMjAyNCIsIkRvaSI6IjEwLjExNzIvamNpLmluc2lnaHQuMTc4Mzgx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lBNQzExNjAxOTUwIiwiVXJpU3RyaW5nIjoiaHR0cHM6Ly93d3cubmNiaS5ubG0ubmloLmdvdi9wbWMvYXJ0aWNsZXMvUE1DMTE2MDE5N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NTMiLCJNb2RpZmllZEJ5IjoiX05pZUhhdSIsIklkIjoiYzU1ZWM4NTgtZjI5NS00ZWIwLTgyYWQtYmE4ODUyNGFmZWEzIiwiTW9kaWZpZWRPbiI6IjIwMjUtMDYtMjdUMTE6NDc6NTM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yIsIk1vZGlmaWVkQnkiOiJfTmllSGF1IiwiSWQiOiI5MmM3Zjk3MS1iZjFkLTQyNjQtOGNhYi01NDJhNWMyNzVlODgiLCJNb2RpZmllZE9uIjoiMjAyNS0wNi0yN1QxMTo0Nzo1My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M5NDA1MTEyIiwiVXJpU3RyaW5nIjoiaHR0cDovL3d3dy5uY2JpLm5sbS5uaWguZ292L3B1Ym1lZC8zOTQwNTEx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ctMDlUMTc6MzI6MTk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87553E">
            <w:rPr>
              <w:rFonts w:ascii="Segoe UI" w:hAnsi="Segoe UI" w:cs="Segoe UI"/>
              <w:lang w:val="en-US"/>
            </w:rPr>
            <w:t>(14–</w:t>
          </w:r>
          <w:r w:rsidR="0087553E">
            <w:rPr>
              <w:rFonts w:ascii="Segoe UI" w:hAnsi="Segoe UI" w:cs="Segoe UI"/>
              <w:lang w:val="en-US"/>
            </w:rPr>
            <w:lastRenderedPageBreak/>
            <w:t>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W1yLjEzMzIyIiwiVXJpU3RyaW5nIjoiaHR0cHM6Ly9kb2kub3JnLzEwLjExMTEvaW1yLjEzMz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wOjI5IiwiTW9kaWZpZWRCeSI6Il9OaWVIYXUiLCJJZCI6Ijg1ZGVlYjdlLWQ3ZWMtNDIxZi1iNWQ3LTI1NGJlNDU1NzlkYSIsIk1vZGlmaWVkT24iOiIyMDI1LTA2LTI3VDExOjUwOjI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g0OTE4NDIiLCJVcmlTdHJpbmciOiJodHRwOi8vd3d3Lm5jYmkubmxtLm5paC5nb3YvcHVibWVkLzM4NDkxO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OWE3MjIxYTItYmVmMC00YzhiLWJmZDQtNDBjY2FkNzIyM2ZhIiwiVGV4dCI6IigxOCkiLCJXQUlWZXJzaW9uIjoiNi4xNy4wLjAifQ==}</w:instrText>
          </w:r>
          <w:r w:rsidR="007468DA">
            <w:rPr>
              <w:rFonts w:ascii="Segoe UI" w:hAnsi="Segoe UI" w:cs="Segoe UI"/>
              <w:lang w:val="en-US"/>
            </w:rPr>
            <w:fldChar w:fldCharType="separate"/>
          </w:r>
          <w:r w:rsidR="0087553E">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IiwiTW9kaWZpZWRCeSI6Il9OaWVIYXUiLCJJZCI6IjU1NjNjN2ZhLTNkODUtNGZlMC1hNGU1LTkwNzI5ZGU2YjlmNCIsIk1vZGlmaWVkT24iOiIyMDI1LTA2LTI3VDExOjUxOjM1IiwiUHJvamVjdCI6eyIkaWQiOiI4IiwiJHR5cGUiOiJTd2lzc0FjYWRlbWljLkNpdGF2aS5Qcm9qZWN0LCBTd2lzc0FjYWRlbWljLkNpdGF2aSJ9fV0sIkNpdGF0aW9uS2V5VXBkYXRlVHlwZSI6MCwiQ29sbGFib3JhdG9ycyI6W10sIkRhdGUyIjoiMTAvMTIvMjAyMCIsIkRvaSI6IjEwLjEwMTYvai5iai4yMDIwLjEyLj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gxNzg1NDYiLCJVcmlTdHJpbmciOiJodHRwczovL3d3dy5uY2JpLm5sbS5uaWguZ292L3BtYy9hcnRpY2xlcy9QTUM4MTc4NT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M1IiwiTW9kaWZpZWRCeSI6Il9OaWVIYXUiLCJJZCI6IjIyNWNmZGQ1LTRhZDItNDkyNS04MGZmLWYxNWQyNDM1MDUwYiIsIk1vZGlmaWVkT24iOiIyMDI1LTA2LTI3VDExOjUxOjM1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IiwiTW9kaWZpZWRCeSI6Il9OaWVIYXUiLCJJZCI6ImM3NjZhZGVkLTAwZDItNGFmOC05NTU1LTk3MTE0NGQ0YmUxYyIsIk1vZGlmaWVkT24iOiIyMDI1LTA2LTI3VDExOjUx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2FycmVuIiwiTGFzdE5hbWUiOiJTdHJvYmVyIiwiUHJvdGVjdGVkIjpmYWxzZSwiU2V4IjoyLCJDcmVhdGVkQnkiOiJfTmllSGF1IiwiQ3JlYXRlZE9uIjoiMjAyNS0wNi0yN1QxMTo1MTo0OSIsIk1vZGlmaWVkQnkiOiJfTmllSGF1IiwiSWQiOiI4OTczZDE0YS1lNTg2LTQ4ZmUtYjc2Yi1hNjBjNDU2OWY3ZjMiLCJNb2RpZmllZE9uIjoiMjAyNS0wNi0yN1QxMTo1MTo0OSIsIlByb2plY3QiOnsiJHJlZiI6IjgifX1dLCJDaXRhdGlvbktleVVwZGF0ZVR5cGUiOjAsIkNvbGxhYm9yYXRvcnMiOltdLCJEb2kiOiIxMC4xMDE2L2ouaW1tdW5pLjIwMTAuMTEuMDE2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bW11bmkuMjAxMC4xMS4wMTYiLCJVcmlTdHJpbmciOiJodHRwczovL2RvaS5vcmcvMTAuMTAxNi9qLmltbXVuaS4yMDEwLjExLjA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0OSIsIk1vZGlmaWVkQnkiOiJfTmllSGF1IiwiSWQiOiJjZGYxOGFlNy1hMDVmLTRkZTUtOTA4OC1jNmQzMjYyYWFkMDciLCJNb2RpZmllZE9uIjoiMjAyNS0wNi0yN1QxMTo1MTo0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xMDk0NDYwIiwiVXJpU3RyaW5nIjoiaHR0cDovL3d3dy5uY2JpLm5sbS5uaWguZ292L3B1Ym1lZC8yMTA5NDQ2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To0OSIsIk1vZGlmaWVkQnkiOiJfTmllSGF1IiwiSWQiOiIzZTU4NmFlMS1lMzkyLTRiYjItOTgzZi02M2M4YjA5M2JkN2YiLCJNb2RpZmllZE9uIjoiMjAyNS0wNi0yN1QxMTo1MTo0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JlaW5hIiwiTGFzdE5hbWUiOiJNZWJpdXMiLCJNaWRkbGVOYW1lIjoiRS4iLCJQcm90ZWN0ZWQiOmZhbHNlLCJTZXgiOjAsIkNyZWF0ZWRCeSI6Il9OaWVIYXUiLCJDcmVhdGVkT24iOiIyMDI0LTAyLTE4VDExOjE2OjE2IiwiTW9kaWZpZWRCeSI6Il9OaWVIYXUiLCJJZCI6IjZlMDZlZWE5LTZmNzUtNDZjOS04NmYyLTlkYTNjZTI1YzY3NiIsIk1vZGlmaWVkT24iOiIyMDI0LTAyLTE4VDExOjE2OjE2IiwiUHJvamVjdCI6eyIkcmVmIjoiOCJ9fV0sIkNpdGF0aW9uS2V5VXBkYXRlVHlwZSI6MCwiQ29sbGFib3JhdG9ycyI6W10sIkRvaSI6IjEwLjEwMzgvbnJpMTA1N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yaTEwNTQiLCJVcmlTdHJpbmciOiJodHRwczovL2RvaS5vcmcvMTAuMTAzOC9ucmkxMDU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yOjAyIiwiTW9kaWZpZWRCeSI6Il9OaWVIYXUiLCJJZCI6IjQzOTIyZTU4LTRlNTctNGEzNy1iMjRmLTk5YmJiMzkxNWM3YSIsIk1vZGlmaWVkT24iOiIyMDI1LTA2LTI3VDExOjUyOjA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I2NjkwMjAiLCJVcmlTdHJpbmciOiJodHRwOi8vd3d3Lm5jYmkubmxtLm5paC5nb3YvcHVibWVkLzEyNjY5MDI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AyIiwiTW9kaWZpZWRCeSI6Il9OaWVIYXUiLCJJZCI6ImI5NmUwNzQwLTYzOTEtNDIzNy04MDc3LWZiYTFkZTkwZmE3OSIsIk1vZGlmaWVkT24iOiIyMDI1LTA2LTI3VDExOjUyOjAy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IiwiTW9kaWZpZWRCeSI6Il9OaWVIYXUiLCJJZCI6IjM5ZGYxOGFiLTllYzUtNGZkMC04NmY3LTA5YWFkOThiYWY4YSIsIk1vZGlmaWVkT24iOiIyMDI1LTA2LTI3VDExOjUyOjE3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zOC9uaTEwMjIiLCJVcmlTdHJpbmciOiJodHRwczovL2RvaS5vcmcvMTAuMTAzOC9uaTEwM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}</w:instrText>
          </w:r>
          <w:r w:rsidR="007468DA">
            <w:rPr>
              <w:rFonts w:ascii="Segoe UI" w:hAnsi="Segoe UI" w:cs="Segoe UI"/>
              <w:lang w:val="en-US"/>
            </w:rPr>
            <w:fldChar w:fldCharType="separate"/>
          </w:r>
          <w:r w:rsidR="0087553E">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commentRangeStart w:id="5"/>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ctMDlUMTc6MzI6MTk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IiwiTW9kaWZpZWRCeSI6Il9OaWVIYXUiLCJJZCI6IjVkMjMzMzZmLTQwNTgtNDIxMC1hM2UwLTE2ZjE3NTAwZjI1OSIsIk1vZGlmaWVkT24iOiIyMDI1LTA2LTI3VDExOjUzOjU1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Y4Mzg0MjYiLCJVcmlTdHJpbmciOiJodHRwOi8vd3d3Lm5jYmkubmxtLm5paC5nb3YvcHVibWVkLzM2ODM4NDI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zOjU1IiwiTW9kaWZpZWRCeSI6Il9OaWVIYXUiLCJJZCI6ImYwZTliODFiLTBhZGMtNDJjMy04OGExLTQ4YmFkNjI2ZDM2NSIsIk1vZGlmaWVkT24iOiIyMDI1LTA2LTI3VDExOjUz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OTk2NzczNyIsIlVyaVN0cmluZyI6Imh0dHBzOi8vd3d3Lm5jYmkubmxtLm5paC5nb3YvcG1jL2FydGljbGVzL1BNQzk5Njc3Mz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M6NTUiLCJNb2RpZmllZEJ5IjoiX05pZUhhdSIsIklkIjoiMDBjM2E0ZGMtNjgzNC00MzM4LWJmYmItMjM3YjE2ODZjZjcyIiwiTW9kaWZpZWRPbiI6IjIwMjUtMDYtMjdUMTE6NTM6NTU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IiwiTW9kaWZpZWRCeSI6Il9OaWVIYXUiLCJJZCI6ImQ3YjY4MWY3LWQ2NTItNDI2Ny04OTBkLTM5ZWFlZjI4NzI2MiIsIk1vZGlmaWVkT24iOiIyMDI1LTA2LTI3VDExOjU0OjM4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UwMjQ3NjciLCJVcmlTdHJpbmciOiJodHRwOi8vd3d3Lm5jYmkubmxtLm5paC5nb3YvcHVibWVkLzM1MDI0NzY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M4IiwiTW9kaWZpZWRCeSI6Il9OaWVIYXUiLCJJZCI6IjY4NjNlYTEyLTA3ZjktNDI3MC05ODU5LThmYzM1NzM4Mjg5MSIsIk1vZGlmaWVkT24iOiIyMDI1LTA2LTI3VDExOjU0OjM4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giLCJNb2RpZmllZEJ5IjoiX05pZUhhdSIsIklkIjoiYTQyZTI3YTUtODdhNS00ZTdkLWIyNTAtNzc1NzVhNDk5YTBiIiwiTW9kaWZpZWRPbiI6IjIwMjUtMDYtMjdUMTE6NTQ6Mzg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BaG1lZCIsIkxhc3ROYW1lIjoiS2FiaWwiLCJQcm90ZWN0ZWQiOmZhbHNlLCJTZXgiOjIsIkNyZWF0ZWRCeSI6Il9OaWVIYXUiLCJDcmVhdGVkT24iOiIyMDI1LTA2LTI3VDExOjU0OjEyIiwiTW9kaWZpZWRCeSI6Il9OaWVIYXUiLCJJZCI6IjdiZDNhNGYyLWFiODYtNGZiMC04ZTFiLTkzZjY2ODc3Yzc3MSIsIk1vZGlmaWVkT24iOiIyMDI1LTA2LTI3VDExOjU0OjEy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iIsIk1vZGlmaWVkQnkiOiJfTmllSGF1IiwiSWQiOiJmYTcyMmM5NC1mMDg5LTRlN2MtOTUwYy04MDhmZGQxZmNiMmUiLCJNb2RpZmllZE9uIjoiMjAyNS0wNi0yN1QxMTo1NDoxMi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mltbXUuMjAyMi45NDY5MDUiLCJVcmlTdHJpbmciOiJodHRwczovL2RvaS5vcmcvMTAuMzM4OS9maW1tdS4yMDIyLjk0NjkwN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NDoxMiIsIk1vZGlmaWVkQnkiOiJfTmllSGF1IiwiSWQiOiIwNTgxZjM0Ni03ZjMxLTRhYTktYWY4NS1iMmFjOGQzYzM4NGEiLCJNb2RpZmllZE9uIjoiMjAyNS0wNi0yN1QxMTo1NDoxM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jM2MDUyMDg2IiwiVXJpU3RyaW5nIjoiaHR0cDovL3d3dy5uY2JpLm5sbS5uaWguZ292L3B1Ym1lZC8zNjA1MjA4N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xMiIsIk1vZGlmaWVkQnkiOiJfTmllSGF1IiwiSWQiOiI0MTNhNDkxZS04YTI0LTRiNmQtYmJiYS03ZGFkNGM2NDA3ZDEiLCJNb2RpZmllZE9uIjoiMjAyNS0wNi0yN1QxMTo1NDoxMiIsIlByb2plY3QiOnsiJHJlZiI6IjgifX1dLCJPcmdhbml6YXRpb25zIjpbXSwiT3RoZXJzSW52b2x2ZWQiOltdLCJQYWdlUmFuZ2UiOiI8c3A+XHJcbiAgPG4+OTQ2OTA1PC9uPlxyXG4gIDxpbj50cnVlPC9pbj5cclxuICA8b3M+OTQ2OTA1PC9vcz5cclxuICA8cHM+OTQ2OTA1PC9wcz5cclxuPC9zcD5cclxuPG9zPjk0NjkwNTwvb3M+IiwiUGVyaW9kaWNhbCI6eyIkaWQiOiI4N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gtMjZUMTQ6NDA6MzYiLCJNb2RpZmllZEJ5IjoiX05pZUhhdSIsIklkIjoiNDJiYTkxN2ItMDFiZS00MzUyLWIzOWMtMzkxNWRmNWUzOTJjIiwiTW9kaWZpZWRPbiI6IjIwMjQtMDgtMjZUMTQ6NDA6MzY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jI3MTExMTQzIiwiVXJpU3RyaW5nIjoiaHR0cDovL3d3dy5uY2JpLm5sbS5uaWguZ292L3B1Ym1lZC8yNzExMTE0MyIsIkxpbmtlZFJlc291cmNlU3RhdHVzIjo4LCJQcm9wZXJ0aWVzIjp7IiRpZCI6IjE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gtMjZUMTQ6NDA6MzYiLCJNb2RpZmllZEJ5IjoiX05pZUhhdSIsIklkIjoiMzBjOGI1N2UtODJmZC00NDZkLTg3MWMtY2FkYmZmNTYwMzRmIiwiTW9kaWZpZWRPbiI6IjIwMjQtMDgtMjZUMTQ6NDA6MzYiLCJQcm9qZWN0Ijp7IiRyZWYiOiI4In19XSwiTnVtYmVyIjoiNi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}</w:instrText>
          </w:r>
          <w:r w:rsidR="00BF4913">
            <w:rPr>
              <w:rFonts w:ascii="Segoe UI" w:hAnsi="Segoe UI" w:cs="Segoe UI"/>
              <w:lang w:val="en-US"/>
            </w:rPr>
            <w:fldChar w:fldCharType="separate"/>
          </w:r>
          <w:r w:rsidR="0087553E">
            <w:rPr>
              <w:rFonts w:ascii="Segoe UI" w:hAnsi="Segoe UI" w:cs="Segoe UI"/>
              <w:lang w:val="en-US"/>
            </w:rPr>
            <w:t>(23–27)</w:t>
          </w:r>
          <w:r w:rsidR="00BF4913">
            <w:rPr>
              <w:rFonts w:ascii="Segoe UI" w:hAnsi="Segoe UI" w:cs="Segoe UI"/>
              <w:lang w:val="en-US"/>
            </w:rPr>
            <w:fldChar w:fldCharType="end"/>
          </w:r>
          <w:commentRangeEnd w:id="5"/>
          <w:r w:rsidR="005A0E6A">
            <w:rPr>
              <w:rStyle w:val="Kommentarzeichen"/>
            </w:rPr>
            <w:commentReference w:id="5"/>
          </w:r>
        </w:sdtContent>
      </w:sdt>
      <w:r w:rsidR="005A0E6A">
        <w:rPr>
          <w:rFonts w:ascii="Segoe UI" w:hAnsi="Segoe UI" w:cs="Segoe UI"/>
          <w:lang w:val="en-US"/>
        </w:rPr>
        <w:t>.</w:t>
      </w:r>
    </w:p>
    <w:p w14:paraId="04D5B21F" w14:textId="6B4439B7"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6ACABB06"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SIsIk1vZGlmaWVkQnkiOiJfTmllSGF1IiwiSWQiOiJmMTM5MmNjOS04ZWI5LTQwMDYtYTRiYy03ZTczYTJiODc3NjIiLCJNb2RpZmllZE9uIjoiMjAyNS0wNi0yN1QxMjowND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CIsIk1vZGlmaWVkQnkiOiJfTmllSGF1IiwiSWQiOiI3MTVjMDZlYy02ODM1LTQ5M2UtOTEwOC04ZjA3NjBkODAzZGIiLCJNb2RpZmllZE9uIjoiMjAyNS0wNi0yN1QxMjowNDoy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gvczQxNTkwLTAyMy0wMTY3OC05IiwiVXJpU3RyaW5nIjoiaHR0cHM6Ly9kb2kub3JnLzEwLjEwMzgvczQxNTkwLTAyMy0wMTY3OC0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yIsIk1vZGlmaWVkQnkiOiJfTmllSGF1IiwiSWQiOiJlNjg2ZGUyNy02MGQ0LTQ3NGUtYjcxYy04MTA1OWIyZWVkYTQiLCJNb2RpZmllZE9uIjoiMjAyNS0wNi0yN1QxMjowNDo0MyIsIlByb2plY3QiOnsiJHJlZiI6IjgifX1dLCJDaXRhdGlvbktleVVwZGF0ZVR5cGUiOjAsIkNvbGxhYm9yYXRvcnMiOltdLCJEYXRlMiI6IjIwLzA2LzIwMjQiLCJEb2kiOiIxMC4xMTg2L3MxMjk0My0wMjQtMDIwNDAtOSIsIkVkaXRvcnMiOltdLCJFdmFsdWF0aW9uQ29tcGxleGl0eSI6MCwiRXZhbHVhdGlvblNvdXJjZVRleHRGb3JtYXQiOjAsIkdyb3VwcyI6W10sIkhhc0xhYmVsMSI6ZmFsc2UsIkhhc0xhYmVsMiI6ZmFsc2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g2L3MxMjk0My0wMjQtMDIwNDAtOSIsIlVyaVN0cmluZyI6Imh0dHBzOi8vZG9pLm9yZy8xMC4xMTg2L3MxMjk0My0wMjQtMDIwNDAt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0MyIsIk1vZGlmaWVkQnkiOiJfTmllSGF1IiwiSWQiOiJlMjE4ODMzYy05OWRhLTQzNGMtYTc5OS05MzA0ODlhZmY0MzEiLCJNb2RpZmllZE9uIjoiMjAyNS0wNi0yN1QxMjowNDo0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ExMTg4MTc2IiwiVXJpU3RyaW5nIjoiaHR0cHM6Ly93d3cubmNiaS5ubG0ubmloLmdvdi9wbWMvYXJ0aWNsZXMvUE1DMTExODgxNzY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I6MDQ6NDMiLCJNb2RpZmllZEJ5IjoiX05pZUhhdSIsIklkIjoiMjNkODAzOGUtZDA4Yy00YTRhLTk5YjctY2ZlOTYyODM5YjA4IiwiTW9kaWZpZWRPbiI6IjIwMjUtMDYtMjdUMTI6MDQ6ND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zODkwMjcyNyIsIlVyaVN0cmluZyI6Imh0dHA6Ly93d3cubmNiaS5ubG0ubmloLmdvdi9wdWJtZWQvMzg5MDI3Mj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}</w:instrText>
          </w:r>
          <w:r w:rsidR="00BA5F3C">
            <w:rPr>
              <w:rFonts w:ascii="Segoe UI" w:hAnsi="Segoe UI" w:cs="Segoe UI"/>
              <w:lang w:val="en-US"/>
            </w:rPr>
            <w:fldChar w:fldCharType="separate"/>
          </w:r>
          <w:r w:rsidR="0087553E">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Y3RiaW8uMjAyMS4xMC4wMTgiLCJVcmlTdHJpbmciOiJodHRwczovL2RvaS5vcmcvMTAuMTAxNi9qLmFjdGJpby4yMDIxLjEwL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To1MCIsIk1vZGlmaWVkQnkiOiJfTmllSGF1IiwiSWQiOiJiMTQ0YjdjNC1jNTk5LTQ0YTEtYTcxNC05ZjFhMjZlNmYzMGQiLCJNb2RpZmllZE9uIjoiMjAyNS0wNi0yN1QxMjowNTo1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1hdGhpYXMiLCJMYXN0TmFtZSI6IkZyYW56w6luIEJvZ2VyIiwiUHJvdGVjdGVkIjpmYWxzZSwiU2V4IjoyLCJDcmVhdGVkQnkiOiJfTmllSGF1IiwiQ3JlYXRlZE9uIjoiMjAyNS0wNi0yN1QxMjowNjowMSIsIk1vZGlmaWVkQnkiOiJfTmllSGF1IiwiSWQiOiJiMTg0NDVjYy01ZmI2LTQ4YTQtODE1Yy0zNzcyYTgxYWE1OWEiLCJNb2RpZmllZE9uIjoiMjAyNS0wNi0yN1QxMjowNjowMS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SIsIk1vZGlmaWVkQnkiOiJfTmllSGF1IiwiSWQiOiJmNjU3ZmNkOS0yNDM4LTRiMTgtOGViMS1lNDY2NDY2YWI0MmMiLCJNb2RpZmllZE9uIjoiMjAyNS0wNi0yN1QxMjowNjowMSIsIlByb2plY3QiOnsiJHJlZiI6IjgifX0seyIkaWQiOiIyOC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IiwiTW9kaWZpZWRCeSI6Il9OaWVIYXUiLCJJZCI6ImU1ZDFiMGNiLWQ4NDMtNDlkMi1hMWFjLWQ3MDRiZDRmYzI3ZiIsIk1vZGlmaWVkT24iOiIyMDI1LTA2LTI3VDEyOjA2OjAx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zM4OS9maW1tdS4yMDI0LjE0ODMzNDYiLCJVcmlTdHJpbmciOiJodHRwczovL2RvaS5vcmcvMTAuMzM4OS9maW1tdS4yMDI0LjE0ODMz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Y6MDEiLCJNb2RpZmllZEJ5IjoiX05pZUhhdSIsIklkIjoiOWZkNDhkZTktNmRiMy00MGRhLTkwMjYtYjEwNjRlNTBiNTNiIiwiTW9kaWZpZWRPbiI6IjIwMjUtMDYtMjdUMTI6MDY6MDE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OTY4NzYyMyIsIlVyaVN0cmluZyI6Imh0dHA6Ly93d3cubmNiaS5ubG0ubmloLmdvdi9wdWJtZWQvMzk2ODc2Mj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Y6MDEiLCJNb2RpZmllZEJ5IjoiX05pZUhhdSIsIklkIjoiYzkyNWE5MzUtZDE2NC00ZjEwLThkYzUtNzAzYjZkYTliYzU4IiwiTW9kaWZpZWRPbiI6IjIwMjUtMDYtMjdUMTI6MDY6MDEiLCJQcm9qZWN0Ijp7IiRyZWYiOiI4In19XSwiT3JnYW5pemF0aW9ucyI6W10sIk90aGVyc0ludm9sdmVkIjpbXSwiUGFnZVJhbmdlIjoiPHNwPlxyXG4gIDxuPjE0ODMzNDY8L24+XHJcbiAgPGluPnRydWU8L2luPlxyXG4gIDxvcz4xNDgzMzQ2PC9vcz5cclxuICA8cHM+MTQ4MzM0NjwvcHM+XHJcbjwvc3A+XHJcbjxvcz4xNDgzMzQ2PC9vcz4iLCJQZXJpb2RpY2FsIjp7IiRpZCI6IjQ4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HJlZiI6IjI4In0seyIkaWQiOiI1NS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2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c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OTU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xMDIiLCIkdHlwZSI6IlN3aXNzQWNhZGVtaWMuQ2l0YXZpLlBlcnNvbiwgU3dpc3NBY2FkZW1pYy5DaXRhdmkiLCJGaXJzdE5hbWUiOiJKYW1lcyIsIkxhc3ROYW1lIjoiTWNDYWZmcmV5IiwiUHJvdGVjdGVkIjpmYWxzZSwiU2V4IjoyLCJDcmVhdGVkQnkiOiJfTmllSGF1IiwiQ3JlYXRlZE9uIjoiMjAyNS0wNi0yN1QxMTozNTozNiIsIk1vZGlmaWVkQnkiOiJfTmllSGF1IiwiSWQiOiI4YmE1ODMxMS1mZWY5LTQ0ZWMtYWFlZi04NzdiZTgyZjViNWYiLCJNb2RpZmllZE9uIjoiMjAyNS0wNi0yN1QxMTozNTozN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YiLCJNb2RpZmllZEJ5IjoiX05pZUhhdSIsIklkIjoiMGVjODBiYjAtOGNhZC00MGQ4LWI3MmYtNDBiMjc5MWU5MTE0IiwiTW9kaWZpZWRPbiI6IjIwMjUtMDYtMjdUMTE6MzU6MzYiLCJQcm9qZWN0Ijp7IiRyZWYiOiI4In19LHsiJGlkIjoiMTA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xMDUiLCIkdHlwZSI6IlN3aXNzQWNhZGVtaWMuQ2l0YXZpLkxvY2F0aW9uLCBTd2lzc0FjYWRlbWljLkNpdGF2aSIsIkFkZHJlc3MiOnsiJGlkIjoiMTA2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EwOCIsIiR0eXBlIjoiU3dpc3NBY2FkZW1pYy5DaXRhdmkuTG9jYXRpb24sIFN3aXNzQWNhZGVtaWMuQ2l0YXZpIiwiQWRkcmVzcyI6eyIkaWQiOiIxMDkiLCIkdHlwZSI6IlN3aXNzQWNhZGVtaWMuQ2l0YXZpLkxpbmtlZFJlc291cmNlLCBTd2lzc0FjYWRlbWljLkNpdGF2aSIsIkxpbmtlZFJlc291cmNlVHlwZSI6NSwiT3JpZ2luYWxTdHJpbmciOiIzOTUyMjY1NSIsIlVyaVN0cmluZyI6Imh0dHA6Ly93d3cubmNiaS5ubG0ubmloLmdvdi9wdWJtZWQvMzk1MjI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Ex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iIsIk1vZGlmaWVkQnkiOiJfTmllSGF1IiwiSWQiOiI0MDEzMzJmOC0wNTg1LTQ3NzYtYjI0OC1mYWNmYThjZjYzOTUiLCJNb2RpZmllZE9uIjoiMjAyNS0wNy0wOVQxNzozMjoxOS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87553E">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k2ODM3MDkiLCJVcmlTdHJpbmciOiJodHRwczovL3d3dy5uY2JpLm5sbS5uaWguZ292L3BtYy9hcnRpY2xlcy9QTUM5NjgzNz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5OjU2IiwiTW9kaWZpZWRCeSI6Il9OaWVIYXUiLCJJZCI6ImQxOTIyYTZlLTc5M2YtNDc0Zi05Yzc0LWI5NmFhYmU1ZWM4ZCIsIk1vZGlmaWVkT24iOiIyMDI1LTA2LTI3VDExOjU5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hZHYuYWJxMTU1MSIsIlVyaVN0cmluZyI6Imh0dHBzOi8vZG9pLm9yZy8xMC4xMTI2L3NjaWFkdi5hYnEx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5OjU2IiwiTW9kaWZpZWRCeSI6Il9OaWVIYXUiLCJJZCI6ImVjODk4ODhjLTM4ZDctNGQ4OS04MWYxLTM4MzVlY2E1ZjEwMSIsIk1vZGlmaWVkT24iOiIyMDI1LTA2LTI3VDExOjU5OjU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Tc1MTEiLCJVcmlTdHJpbmciOiJodHRwOi8vd3d3Lm5jYmkubmxtLm5paC5nb3YvcHVibWVkLzM2NDE3NT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5OjU2IiwiTW9kaWZpZWRCeSI6Il9OaWVIYXUiLCJJZCI6IjNlNmU0Njk2LWQ5YmUtNDc1My05NjEzLWQ4ZTJjNTQyNWZjZiIsIk1vZGlmaWVkT24iOiIyMDI1LTA2LTI3VDExOjU5OjU2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4Mi9ibG9vZC0yMDIyLTE2NTM3NCIsIlVyaVN0cmluZyI6Imh0dHBzOi8vZG9pLm9yZy8xMC4xMTgyL2Jsb29kLTIwMjItMTY1Mzc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EwIiwiTW9kaWZpZWRCeSI6Il9OaWVIYXUiLCJJZCI6ImZmMjc3ZWZjLTNlZjktNGUxZS1hOWE0LWNiNTg2NmQ3MmUyNSIsIk1vZGlmaWVkT24iOiIyMDI1LTA2LTI3VDEyOjAwOjEw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zA0LzIwMjIiLCJEb2kiOiIxMC4xMDM4L3M0MTQ2Ny0wMjItMjk3MzQt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M4L3M0MTQ2Ny0wMjItMjk3MzQtMiIsIlVyaVN0cmluZyI6Imh0dHBzOi8vZG9pLm9yZy8xMC4xMDM4L3M0MTQ2Ny0wMjItMjk3MzQtM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i0xM1QxNjozNzoxNCIsIk1vZGlmaWVkQnkiOiJfTmllSGF1IiwiSWQiOiI3Yzk4OTRlYS04NTM2LTRjYTMtYWRjNy0wYWU0ZTJlMTk3Y2UiLCJNb2RpZmllZE9uIjoiMjAyMy0xMi0xM1QxNjozNz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M1NDQwMTE4IiwiVXJpU3RyaW5nIjoiaHR0cDovL3d3dy5uY2JpLm5sbS5uaWguZ292L3B1Ym1lZC8zNTQ0MDEx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i0xM1QxNjozNzoxNCIsIk1vZGlmaWVkQnkiOiJfTmllSGF1IiwiSWQiOiJkOWZhODMwNC0wMmE4LTQzMzUtYmQzOC0yZmUyZDQwNmUyNjYiLCJNb2RpZmllZE9uIjoiMjAyMy0xMi0xM1QxNjozNzoxNC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kwMTg4MTkiLCJVcmlTdHJpbmciOiJodHRwczovL3d3dy5uY2JpLm5sbS5uaWguZ292L3BtYy9hcnRpY2xlcy9QTUM5MDE4O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yLTEzVDE2OjM3OjE0IiwiTW9kaWZpZWRCeSI6Il9OaWVIYXUiLCJJZCI6ImJhNDliYjgxLTA0ZjMtNGM5Ni1hZGQ0LWZlNTQ3MmVjMzNlYyIsIk1vZGlmaWVkT24iOiIyMDIzLTEyLTEzVDE2OjM3OjE0IiwiUHJvamVjdCI6eyIkcmVmIjoiOCJ9fV0sIk51bWJlciI6IjEiLCJPcmdhbml6YXRpb25zIjpbXSwiT3RoZXJzSW52b2x2ZWQiOltdLCJQYWdlUmFuZ2UiOiI8c3A+XHJcbiAgPG4+MjAyNzwvbj5cclxuICA8aW4+dHJ1ZTwvaW4+XHJcbiAgPG9zPjIwMjc8L29zPlxyXG4gIDxwcz4yMDI3PC9wcz5cclxuPC9zcD5cclxuPG9zPjIwMjc8L29zPiIsIlBlcmlvZGljYWwiOnsiJGlkIjoiNjM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CIsIk1vZGlmaWVkQnkiOiJfTmllSGF1IiwiSWQiOiIyNmYwZTJlYy1iNmUzLTQwMjktYTkwMi04ZDZhODVkMzVlNjUiLCJNb2RpZmllZE9uIjoiMjAyNS0wNi0yN1QxMjowMDo0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zgvczQxNDY3LTAyNS01ODk4Mi0xIiwiVXJpU3RyaW5nIjoiaHR0cHM6Ly9kb2kub3JnLzEwLjEwMzgvczQxNDY3LTAyNS01ODk4Mi0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Q0IiwiTW9kaWZpZWRCeSI6Il9OaWVIYXUiLCJJZCI6IjZmOTZkMjI3LTMzODktNGNlYy1hYTIxLThkMWQ0NzA5MTdlOCIsIk1vZGlmaWVkT24iOiIyMDI1LTA2LTI3VDEyOjAwOjQ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NDAyNTM0MDciLCJVcmlTdHJpbmciOiJodHRwOi8vd3d3Lm5jYmkubmxtLm5paC5nb3YvcHVibWVkLzQwMjUzNDA3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1tdW5pLjIwMjAuMDEuMDA1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mltbXVuaS4yMDIwLjAxLjAwNSIsIlVyaVN0cmluZyI6Imh0dHBzOi8vZG9pLm9yZy8xMC4xMDE2L2ouaW1tdW5pLjIwMjAuMDEuMDA1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NFQxNjowNjoyMCIsIk1vZGlmaWVkQnkiOiJfTmllSGF1IiwiSWQiOiI3YzlkMmViMi01ZTYxLTRlZmUtODJmMi1mOTkyYjkzYTg3NDMiLCJNb2RpZmllZE9uIjoiMjAyNC0wMy0yNFQxNjowNjoyMC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UE1DNzM4MjMwNyIsIlVyaVN0cmluZyI6Imh0dHBzOi8vd3d3Lm5jYmkubmxtLm5paC5nb3YvcG1jL2FydGljbGVzL1BNQzczODIzMDciLCJMaW5rZWRSZXNvdXJjZVN0YXR1cyI6OCwiUHJvcGVydGllcyI6eyIkaWQiOiIx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0VDE2OjA2OjIwIiwiTW9kaWZpZWRCeSI6Il9OaWVIYXUiLCJJZCI6IjhhMDcyMTFhLWVlNzctNDk4Mi1hMzk4LTlmOThjOWViMDk4ZCIsIk1vZGlmaWVkT24iOiIyMDI0LTAzLTI0VDE2OjA2OjIwIiwiUHJvamVjdCI6eyIkcmVmIjoiOCJ9fV0sIk51bWJlciI6IjIiLCJPcmdhbml6YXRpb25zIjpbXSwiT3RoZXJzSW52b2x2ZWQiOltdLCJQYWdlUmFuZ2UiOiI8c3A+XHJcbiAgPG4+Mjc1PC9uPlxyXG4gIDxucz5PbWl0PC9ucz5cclxuICA8b3M+Mjc1LTI5NC5lOTwvb3M+XHJcbiAgPHBzPjI3NS0yOTQuZTk8L3BzPlxyXG48L3NwPlxyXG48b3M+Mjc1LTI5NC5lOTwvb3M+IiwiUGVyaW9kaWNhbCI6eyIkaWQiOiIxMjE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}</w:instrText>
          </w:r>
          <w:r w:rsidR="000B7608">
            <w:rPr>
              <w:rFonts w:ascii="Segoe UI" w:hAnsi="Segoe UI" w:cs="Segoe UI"/>
              <w:bCs/>
              <w:lang w:val="en-US"/>
            </w:rPr>
            <w:fldChar w:fldCharType="separate"/>
          </w:r>
          <w:r w:rsidR="0087553E">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87553E">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zZW1hcnRocml0LjIwMjMuMTUyMzE5IiwiVXJpU3RyaW5nIjoiaHR0cHM6Ly9kb2kub3JnLzEwLjEwMTYvai5zZW1hcnRocml0LjIwMjMuMTUyMzE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0OjM2IiwiTW9kaWZpZWRCeSI6Il9OaWVIYXUiLCJJZCI6IjVjN2RhOTUxLTA2OWItNDE0MS04ODhiLTQzNmZmY2Q0YzgwNCIsIk1vZGlmaWVkT24iOiIyMDI1LTA2LTI3VDExOjM0OjM2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zgwNDA1MTYiLCJVcmlTdHJpbmciOiJodHRwOi8vd3d3Lm5jYmkubmxtLm5paC5nb3YvcHVibWVkLzM4MDQwNT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TYvai5qYWNpLjIwMjQuMTEuMDAxIiwiVXJpU3RyaW5nIjoiaHR0cHM6Ly9kb2kub3JnLzEwLjEwMTYvai5qYWNpLjIwMjQuMTEuMDA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zk1MjI2NTUiLCJVcmlTdHJpbmciOiJodHRwOi8vd3d3Lm5jYmkubmxtLm5paC5nb3YvcHVibWVkLzM5NTIyNj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Y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}</w:instrText>
          </w:r>
          <w:r w:rsidR="00670CB2">
            <w:rPr>
              <w:rFonts w:ascii="Segoe UI" w:hAnsi="Segoe UI" w:cs="Segoe UI"/>
              <w:bCs/>
              <w:lang w:val="en-US"/>
            </w:rPr>
            <w:fldChar w:fldCharType="separate"/>
          </w:r>
          <w:r w:rsidR="0087553E">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397E5F9C" w:rsidR="00F23D63" w:rsidRPr="00E7191B" w:rsidRDefault="00FD3624" w:rsidP="00992A42">
      <w:pPr>
        <w:jc w:val="both"/>
        <w:rPr>
          <w:rFonts w:ascii="Segoe UI" w:hAnsi="Segoe UI" w:cs="Segoe UI"/>
          <w:bCs/>
          <w:lang w:val="en-US"/>
        </w:rPr>
      </w:pPr>
      <w:r w:rsidRPr="00FD3624">
        <w:rPr>
          <w:rFonts w:ascii="Segoe UI" w:hAnsi="Segoe UI" w:cs="Segoe UI"/>
          <w:bCs/>
          <w:lang w:val="en-US"/>
        </w:rPr>
        <w:lastRenderedPageBreak/>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6"/>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06129">
        <w:rPr>
          <w:rFonts w:ascii="Segoe UI" w:hAnsi="Segoe UI" w:cs="Segoe UI"/>
        </w:rPr>
        <w:t>doi</w:t>
      </w:r>
      <w:proofErr w:type="spellEnd"/>
      <w:r w:rsidR="000C1AB7" w:rsidRPr="00306129">
        <w:rPr>
          <w:rFonts w:ascii="Segoe UI" w:hAnsi="Segoe UI" w:cs="Segoe UI"/>
        </w:rPr>
        <w:t>: 10.1016/j.jaci.2014.05.011</w:t>
      </w:r>
      <w:r w:rsidR="000C1AB7">
        <w:rPr>
          <w:rFonts w:ascii="Segoe UI" w:hAnsi="Segoe UI" w:cs="Segoe UI"/>
          <w:lang w:val="en-US"/>
        </w:rPr>
        <w:t>)</w:t>
      </w:r>
      <w:commentRangeEnd w:id="6"/>
      <w:r w:rsidR="000C1AB7">
        <w:rPr>
          <w:rStyle w:val="Kommentarzeichen"/>
        </w:rPr>
        <w:commentReference w:id="6"/>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3LTA5VDE3OjMyOjE5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wOVQxNzozMjoxOS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3LTA5VDE3OjMyOjE5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87553E">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0245E1D7"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DlUMTc6MzI6MTk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ctMDlUMTc6MzI6MTk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24CCBD84"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lastRenderedPageBreak/>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DlUMTc6MzI6MTk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A5VDE3OjMyOjE5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 xml:space="preserve">and as we were not only interested in the spatial distribution of ILCs under </w:t>
      </w:r>
      <w:r w:rsidR="0036367F">
        <w:rPr>
          <w:rFonts w:ascii="Segoe UI" w:hAnsi="Segoe UI" w:cs="Segoe UI"/>
          <w:lang w:val="en-US" w:eastAsia="de-DE"/>
        </w:rPr>
        <w:t>homeostatic</w:t>
      </w:r>
      <w:r w:rsidRPr="003B4C23">
        <w:rPr>
          <w:rFonts w:ascii="Segoe UI" w:hAnsi="Segoe UI" w:cs="Segoe UI"/>
          <w:lang w:val="en-US" w:eastAsia="de-DE"/>
        </w:rPr>
        <w:t xml:space="preserve">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r w:rsidR="001B10D8">
        <w:rPr>
          <w:rFonts w:ascii="Segoe UI" w:hAnsi="Segoe UI" w:cs="Segoe UI"/>
          <w:lang w:val="en-US" w:eastAsia="de-DE"/>
        </w:rPr>
        <w:t xml:space="preserve">IL-33 </w:t>
      </w:r>
      <w:r w:rsidR="007945BF">
        <w:rPr>
          <w:rFonts w:ascii="Segoe UI" w:hAnsi="Segoe UI" w:cs="Segoe UI"/>
          <w:lang w:val="en-US" w:eastAsia="de-DE"/>
        </w:rPr>
        <w:t>injection</w:t>
      </w:r>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2596F744" w:rsidR="001B00D7" w:rsidRDefault="001B00D7" w:rsidP="00992A42">
      <w:pPr>
        <w:jc w:val="both"/>
        <w:rPr>
          <w:rFonts w:ascii="Segoe UI" w:hAnsi="Segoe UI" w:cs="Segoe UI"/>
          <w:lang w:val="en-US" w:eastAsia="de-DE"/>
        </w:rPr>
      </w:pPr>
      <w:bookmarkStart w:id="7"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r w:rsidR="00187162">
        <w:rPr>
          <w:rFonts w:ascii="Segoe UI" w:hAnsi="Segoe UI" w:cs="Segoe UI"/>
          <w:lang w:val="en-US" w:eastAsia="de-DE"/>
        </w:rPr>
        <w:t>p</w:t>
      </w:r>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r w:rsidR="00187162">
        <w:rPr>
          <w:rFonts w:ascii="Segoe UI" w:hAnsi="Segoe UI" w:cs="Segoe UI"/>
          <w:lang w:val="en-US" w:eastAsia="de-DE"/>
        </w:rPr>
        <w:t>,</w:t>
      </w:r>
      <w:r w:rsidR="00594F05">
        <w:rPr>
          <w:rFonts w:ascii="Segoe UI" w:hAnsi="Segoe UI" w:cs="Segoe UI"/>
          <w:lang w:val="en-US" w:eastAsia="de-DE"/>
        </w:rPr>
        <w:t xml:space="preserve"> </w:t>
      </w:r>
      <w:r w:rsidR="00187162">
        <w:rPr>
          <w:rFonts w:ascii="Segoe UI" w:hAnsi="Segoe UI" w:cs="Segoe UI"/>
          <w:lang w:val="en-US" w:eastAsia="de-DE"/>
        </w:rPr>
        <w:t>respectively</w:t>
      </w:r>
      <w:r w:rsidR="004A7887" w:rsidRPr="003B4C23">
        <w:rPr>
          <w:rFonts w:ascii="Segoe UI" w:hAnsi="Segoe UI" w:cs="Segoe UI"/>
          <w:lang w:val="en-US" w:eastAsia="de-DE"/>
        </w:rPr>
        <w:t xml:space="preserve">. The cluster annotated as </w:t>
      </w:r>
      <w:commentRangeStart w:id="8"/>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t>
      </w:r>
      <w:commentRangeEnd w:id="8"/>
      <w:r w:rsidR="00187162">
        <w:rPr>
          <w:rStyle w:val="Kommentarzeichen"/>
        </w:rPr>
        <w:commentReference w:id="8"/>
      </w:r>
      <w:r w:rsidR="004A7887" w:rsidRPr="003B4C23">
        <w:rPr>
          <w:rFonts w:ascii="Segoe UI" w:hAnsi="Segoe UI" w:cs="Segoe UI"/>
          <w:lang w:val="en-US" w:eastAsia="de-DE"/>
        </w:rPr>
        <w:t>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9"/>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9"/>
      <w:r w:rsidR="00DF209F">
        <w:rPr>
          <w:rStyle w:val="Kommentarzeichen"/>
        </w:rPr>
        <w:commentReference w:id="9"/>
      </w:r>
    </w:p>
    <w:p w14:paraId="49E12C46" w14:textId="535048F1"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magenta), and epithelia (</w:t>
      </w:r>
      <w:r w:rsidR="00187162">
        <w:rPr>
          <w:rFonts w:ascii="Segoe UI" w:hAnsi="Segoe UI" w:cs="Segoe UI"/>
          <w:lang w:val="en-US" w:eastAsia="de-DE"/>
        </w:rPr>
        <w:t>g</w:t>
      </w:r>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r w:rsidR="00187162">
        <w:rPr>
          <w:rFonts w:ascii="Segoe UI" w:hAnsi="Segoe UI" w:cs="Segoe UI"/>
          <w:lang w:val="en-US" w:eastAsia="de-DE"/>
        </w:rPr>
        <w:t>c</w:t>
      </w:r>
      <w:r w:rsidR="004A7887" w:rsidRPr="003B4C23">
        <w:rPr>
          <w:rFonts w:ascii="Segoe UI" w:hAnsi="Segoe UI" w:cs="Segoe UI"/>
          <w:lang w:val="en-US" w:eastAsia="de-DE"/>
        </w:rPr>
        <w:t>yan), CD31 (</w:t>
      </w:r>
      <w:r w:rsidR="00187162">
        <w:rPr>
          <w:rFonts w:ascii="Segoe UI" w:hAnsi="Segoe UI" w:cs="Segoe UI"/>
          <w:lang w:val="en-US" w:eastAsia="de-DE"/>
        </w:rPr>
        <w:t>m</w:t>
      </w:r>
      <w:r w:rsidR="004A7887" w:rsidRPr="003B4C23">
        <w:rPr>
          <w:rFonts w:ascii="Segoe UI" w:hAnsi="Segoe UI" w:cs="Segoe UI"/>
          <w:lang w:val="en-US" w:eastAsia="de-DE"/>
        </w:rPr>
        <w:t xml:space="preserve">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w:t>
      </w:r>
      <w:r w:rsidR="00187162">
        <w:rPr>
          <w:rFonts w:ascii="Segoe UI" w:hAnsi="Segoe UI" w:cs="Segoe UI"/>
          <w:lang w:val="en-US" w:eastAsia="de-DE"/>
        </w:rPr>
        <w:t>y</w:t>
      </w:r>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7"/>
    <w:p w14:paraId="2FD30A14" w14:textId="0485E012"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r w:rsidR="00187162">
        <w:rPr>
          <w:rFonts w:ascii="Segoe UI" w:hAnsi="Segoe UI" w:cs="Segoe UI"/>
          <w:lang w:val="en-US" w:eastAsia="de-DE"/>
        </w:rPr>
        <w:t>with</w:t>
      </w:r>
      <w:r w:rsidR="00C6300E" w:rsidRPr="003B4C23">
        <w:rPr>
          <w:rFonts w:ascii="Segoe UI" w:hAnsi="Segoe UI" w:cs="Segoe UI"/>
          <w:lang w:val="en-US" w:eastAsia="de-DE"/>
        </w:rPr>
        <w:t xml:space="preserve">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r w:rsidR="00187162">
        <w:rPr>
          <w:rFonts w:ascii="Segoe UI" w:hAnsi="Segoe UI" w:cs="Segoe UI"/>
          <w:lang w:val="en-US" w:eastAsia="de-DE"/>
        </w:rPr>
        <w:t>W</w:t>
      </w:r>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10"/>
      <w:r w:rsidR="00862A96" w:rsidRPr="003B4C23">
        <w:rPr>
          <w:rFonts w:ascii="Segoe UI" w:hAnsi="Segoe UI" w:cs="Segoe UI"/>
          <w:lang w:val="en-US" w:eastAsia="de-DE"/>
        </w:rPr>
        <w:t xml:space="preserve"> validation </w:t>
      </w:r>
      <w:commentRangeEnd w:id="10"/>
      <w:r w:rsidR="00B06C33">
        <w:rPr>
          <w:rStyle w:val="Kommentarzeichen"/>
        </w:rPr>
        <w:commentReference w:id="10"/>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 xml:space="preserve">(Fig. 3C-E). </w:t>
      </w:r>
      <w:r w:rsidR="004C6F34">
        <w:rPr>
          <w:rFonts w:ascii="Segoe UI" w:hAnsi="Segoe UI" w:cs="Segoe UI"/>
          <w:lang w:val="en-US" w:eastAsia="de-DE"/>
        </w:rPr>
        <w:t xml:space="preserve">Of note, visual validation included the presence of a nuclei signal, evaluation of a lymphocyte-like shape and the presence of subtypes specific IF signal described in more detail in the following section. </w:t>
      </w:r>
      <w:r w:rsidR="00862A96" w:rsidRPr="003B4C23">
        <w:rPr>
          <w:rFonts w:ascii="Segoe UI" w:hAnsi="Segoe UI" w:cs="Segoe UI"/>
          <w:lang w:val="en-US" w:eastAsia="de-DE"/>
        </w:rPr>
        <w:t>All three clusters showed high levels of</w:t>
      </w:r>
      <w:commentRangeStart w:id="11"/>
      <w:commentRangeStart w:id="12"/>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11"/>
      <w:r w:rsidR="003D6F20">
        <w:rPr>
          <w:rStyle w:val="Kommentarzeichen"/>
        </w:rPr>
        <w:commentReference w:id="11"/>
      </w:r>
      <w:commentRangeEnd w:id="12"/>
      <w:r w:rsidR="00551A6D">
        <w:rPr>
          <w:rStyle w:val="Kommentarzeichen"/>
        </w:rPr>
        <w:commentReference w:id="12"/>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3"/>
      <w:commentRangeStart w:id="14"/>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3"/>
      <w:r w:rsidR="003D6F20">
        <w:rPr>
          <w:rStyle w:val="Kommentarzeichen"/>
        </w:rPr>
        <w:commentReference w:id="13"/>
      </w:r>
      <w:commentRangeEnd w:id="14"/>
      <w:r w:rsidR="00D94746">
        <w:rPr>
          <w:rStyle w:val="Kommentarzeichen"/>
        </w:rPr>
        <w:commentReference w:id="14"/>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w:t>
      </w:r>
      <w:r w:rsidR="007819B9">
        <w:rPr>
          <w:rFonts w:ascii="Segoe UI" w:hAnsi="Segoe UI" w:cs="Segoe UI"/>
          <w:lang w:val="en-US" w:eastAsia="de-DE"/>
        </w:rPr>
        <w:lastRenderedPageBreak/>
        <w:t xml:space="preserve">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0B10AD6D"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15"/>
      <w:commentRangeStart w:id="16"/>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15"/>
      <w:r w:rsidR="00B93424">
        <w:rPr>
          <w:rStyle w:val="Kommentarzeichen"/>
        </w:rPr>
        <w:commentReference w:id="15"/>
      </w:r>
      <w:commentRangeEnd w:id="16"/>
      <w:r w:rsidR="001D4D8C">
        <w:rPr>
          <w:rStyle w:val="Kommentarzeichen"/>
        </w:rPr>
        <w:commentReference w:id="16"/>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F72592B"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r w:rsidR="00B93424" w:rsidRPr="003B4C23">
        <w:rPr>
          <w:rFonts w:ascii="Segoe UI" w:hAnsi="Segoe UI" w:cs="Segoe UI"/>
          <w:lang w:val="en-US" w:eastAsia="de-DE"/>
        </w:rPr>
        <w:t>h</w:t>
      </w:r>
      <w:r w:rsidR="00B93424">
        <w:rPr>
          <w:rFonts w:ascii="Segoe UI" w:hAnsi="Segoe UI" w:cs="Segoe UI"/>
          <w:lang w:val="en-US" w:eastAsia="de-DE"/>
        </w:rPr>
        <w:t>omeostatic</w:t>
      </w:r>
      <w:r w:rsidR="00B93424" w:rsidRPr="003B4C23">
        <w:rPr>
          <w:rFonts w:ascii="Segoe UI" w:hAnsi="Segoe UI" w:cs="Segoe UI"/>
          <w:lang w:val="en-US" w:eastAsia="de-DE"/>
        </w:rPr>
        <w:t xml:space="preserve"> </w:t>
      </w:r>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w:t>
      </w:r>
      <w:r w:rsidR="0036367F">
        <w:rPr>
          <w:rFonts w:ascii="Segoe UI" w:hAnsi="Segoe UI" w:cs="Segoe UI"/>
          <w:lang w:val="en-US" w:eastAsia="de-DE"/>
        </w:rPr>
        <w:t>homeostatic</w:t>
      </w:r>
      <w:r w:rsidR="005721DE" w:rsidRPr="003B4C23">
        <w:rPr>
          <w:rFonts w:ascii="Segoe UI" w:hAnsi="Segoe UI" w:cs="Segoe UI"/>
          <w:lang w:val="en-US" w:eastAsia="de-DE"/>
        </w:rPr>
        <w:t xml:space="preserve">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xml:space="preserve">. ILC3s were only detectable in one FOV under </w:t>
      </w:r>
      <w:r w:rsidR="0036367F">
        <w:rPr>
          <w:rFonts w:ascii="Segoe UI" w:hAnsi="Segoe UI" w:cs="Segoe UI"/>
          <w:lang w:val="en-US" w:eastAsia="de-DE"/>
        </w:rPr>
        <w:t>homeostatic</w:t>
      </w:r>
      <w:r w:rsidR="002420F9">
        <w:rPr>
          <w:rFonts w:ascii="Segoe UI" w:hAnsi="Segoe UI" w:cs="Segoe UI"/>
          <w:lang w:val="en-US" w:eastAsia="de-DE"/>
        </w:rPr>
        <w:t xml:space="preserve">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717D4207"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r w:rsidR="00B93424">
        <w:rPr>
          <w:rFonts w:ascii="Segoe UI" w:hAnsi="Segoe UI" w:cs="Segoe UI"/>
          <w:lang w:val="en-US" w:eastAsia="de-DE"/>
        </w:rPr>
        <w:t xml:space="preserve">injection </w:t>
      </w:r>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w:t>
      </w:r>
      <w:r w:rsidR="0036367F">
        <w:rPr>
          <w:rFonts w:ascii="Segoe UI" w:hAnsi="Segoe UI" w:cs="Segoe UI"/>
          <w:lang w:val="en-US" w:eastAsia="de-DE"/>
        </w:rPr>
        <w:t>homeostatic</w:t>
      </w:r>
      <w:r w:rsidR="009220EF" w:rsidRPr="003B4C23">
        <w:rPr>
          <w:rFonts w:ascii="Segoe UI" w:hAnsi="Segoe UI" w:cs="Segoe UI"/>
          <w:lang w:val="en-US" w:eastAsia="de-DE"/>
        </w:rPr>
        <w:t xml:space="preserve"> tissue was observed after three doses of IL-33. </w:t>
      </w:r>
    </w:p>
    <w:p w14:paraId="3847EB4F" w14:textId="2F3EFF91"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day 3 </w:t>
      </w:r>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to a median of 8 % at IL-33 day 2</w:t>
      </w:r>
      <w:r w:rsidR="00B93424">
        <w:rPr>
          <w:rFonts w:ascii="Segoe UI" w:hAnsi="Segoe UI" w:cs="Segoe UI"/>
          <w:lang w:val="en-US" w:eastAsia="de-DE"/>
        </w:rPr>
        <w:t>,</w:t>
      </w:r>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247F12C1"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r w:rsidR="004733C4">
        <w:rPr>
          <w:rFonts w:ascii="Segoe UI" w:hAnsi="Segoe UI" w:cs="Segoe UI"/>
          <w:lang w:val="en-US" w:eastAsia="de-DE"/>
        </w:rPr>
        <w:t>se</w:t>
      </w:r>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r w:rsidR="0036367F">
        <w:rPr>
          <w:rFonts w:ascii="Segoe UI" w:hAnsi="Segoe UI" w:cs="Segoe UI"/>
          <w:lang w:val="en-US" w:eastAsia="de-DE"/>
        </w:rPr>
        <w:t xml:space="preserve">all </w:t>
      </w:r>
      <w:r w:rsidRPr="003B4C23">
        <w:rPr>
          <w:rFonts w:ascii="Segoe UI" w:hAnsi="Segoe UI" w:cs="Segoe UI"/>
          <w:lang w:val="en-US" w:eastAsia="de-DE"/>
        </w:rPr>
        <w:t xml:space="preserve">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2C16B53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lastRenderedPageBreak/>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r w:rsidR="004733C4">
        <w:rPr>
          <w:rFonts w:ascii="Segoe UI" w:hAnsi="Segoe UI" w:cs="Segoe UI"/>
          <w:lang w:val="en-US" w:eastAsia="de-DE"/>
        </w:rPr>
        <w:t>to interrogate</w:t>
      </w:r>
      <w:r w:rsidRPr="003B4C23">
        <w:rPr>
          <w:rFonts w:ascii="Segoe UI" w:hAnsi="Segoe UI" w:cs="Segoe UI"/>
          <w:lang w:val="en-US" w:eastAsia="de-DE"/>
        </w:rPr>
        <w:t xml:space="preserve"> whether the inflammatory stimuli affected the distributions of ILC subtypes within the tissue. </w:t>
      </w:r>
    </w:p>
    <w:p w14:paraId="62C4DCA4" w14:textId="67DE4FFC"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w:t>
      </w:r>
      <w:r w:rsidR="0036367F">
        <w:rPr>
          <w:rFonts w:ascii="Segoe UI" w:hAnsi="Segoe UI" w:cs="Segoe UI"/>
          <w:lang w:val="en-US" w:eastAsia="de-DE"/>
        </w:rPr>
        <w:t>homeostatic</w:t>
      </w:r>
      <w:r w:rsidR="00575C46">
        <w:rPr>
          <w:rFonts w:ascii="Segoe UI" w:hAnsi="Segoe UI" w:cs="Segoe UI"/>
          <w:lang w:val="en-US" w:eastAsia="de-DE"/>
        </w:rPr>
        <w:t xml:space="preserve"> conditions (data not shown). </w:t>
      </w:r>
      <w:r w:rsidR="008D3060" w:rsidRPr="003B4C23">
        <w:rPr>
          <w:rFonts w:ascii="Segoe UI" w:hAnsi="Segoe UI" w:cs="Segoe UI"/>
          <w:lang w:val="en-US" w:eastAsia="de-DE"/>
        </w:rPr>
        <w:t xml:space="preserve">ILC2s possessed with a median of 33 µm the smallest minimum distance to lymphatics within all measured immune cells under </w:t>
      </w:r>
      <w:r w:rsidR="0036367F">
        <w:rPr>
          <w:rFonts w:ascii="Segoe UI" w:hAnsi="Segoe UI" w:cs="Segoe UI"/>
          <w:lang w:val="en-US" w:eastAsia="de-DE"/>
        </w:rPr>
        <w:t>homeostatic</w:t>
      </w:r>
      <w:r w:rsidR="008D3060" w:rsidRPr="003B4C23">
        <w:rPr>
          <w:rFonts w:ascii="Segoe UI" w:hAnsi="Segoe UI" w:cs="Segoe UI"/>
          <w:lang w:val="en-US" w:eastAsia="de-DE"/>
        </w:rPr>
        <w:t xml:space="preserve">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r w:rsidR="00594F05">
        <w:rPr>
          <w:rFonts w:ascii="Segoe UI" w:hAnsi="Segoe UI" w:cs="Segoe UI"/>
          <w:lang w:val="en-US" w:eastAsia="de-DE"/>
        </w:rPr>
        <w:t>.</w:t>
      </w:r>
      <w:r w:rsidR="00EA3AB0" w:rsidRPr="003B4C23">
        <w:rPr>
          <w:rFonts w:ascii="Segoe UI" w:hAnsi="Segoe UI" w:cs="Segoe UI"/>
          <w:lang w:val="en-US" w:eastAsia="de-DE"/>
        </w:rPr>
        <w:t xml:space="preserve"> </w:t>
      </w:r>
      <w:r w:rsidR="00594F05">
        <w:rPr>
          <w:rFonts w:ascii="Segoe UI" w:hAnsi="Segoe UI" w:cs="Segoe UI"/>
          <w:lang w:val="en-US" w:eastAsia="de-DE"/>
        </w:rPr>
        <w:t>W</w:t>
      </w:r>
      <w:r w:rsidR="00EA3AB0" w:rsidRPr="003B4C23">
        <w:rPr>
          <w:rFonts w:ascii="Segoe UI" w:hAnsi="Segoe UI" w:cs="Segoe UI"/>
          <w:lang w:val="en-US" w:eastAsia="de-DE"/>
        </w:rPr>
        <w:t>ith 26 µm</w:t>
      </w:r>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r w:rsidR="00EA3AB0" w:rsidRPr="003B4C23">
        <w:rPr>
          <w:rFonts w:ascii="Segoe UI" w:hAnsi="Segoe UI" w:cs="Segoe UI"/>
          <w:lang w:val="en-US" w:eastAsia="de-DE"/>
        </w:rPr>
        <w:t>the smallest minimum distance (Fig. </w:t>
      </w:r>
      <w:commentRangeStart w:id="17"/>
      <w:commentRangeStart w:id="18"/>
      <w:r w:rsidR="00EA3AB0" w:rsidRPr="003B4C23">
        <w:rPr>
          <w:rFonts w:ascii="Segoe UI" w:hAnsi="Segoe UI" w:cs="Segoe UI"/>
          <w:lang w:val="en-US" w:eastAsia="de-DE"/>
        </w:rPr>
        <w:t>5D</w:t>
      </w:r>
      <w:commentRangeEnd w:id="17"/>
      <w:r w:rsidR="00605FA4">
        <w:rPr>
          <w:rStyle w:val="Kommentarzeichen"/>
        </w:rPr>
        <w:commentReference w:id="17"/>
      </w:r>
      <w:commentRangeEnd w:id="18"/>
      <w:r w:rsidR="00D21516">
        <w:rPr>
          <w:rStyle w:val="Kommentarzeichen"/>
        </w:rPr>
        <w:commentReference w:id="18"/>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w:t>
      </w:r>
      <w:r w:rsidR="009B33A9">
        <w:rPr>
          <w:rFonts w:ascii="Segoe UI" w:hAnsi="Segoe UI" w:cs="Segoe UI"/>
          <w:lang w:val="en-US" w:eastAsia="de-DE"/>
        </w:rPr>
        <w:t>cells in neighborhood (</w:t>
      </w:r>
      <w:r w:rsidR="002C34FB" w:rsidRPr="003B4C23">
        <w:rPr>
          <w:rFonts w:ascii="Segoe UI" w:hAnsi="Segoe UI" w:cs="Segoe UI"/>
          <w:lang w:val="en-US" w:eastAsia="de-DE"/>
        </w:rPr>
        <w:t>CIN</w:t>
      </w:r>
      <w:r w:rsidR="009B33A9">
        <w:rPr>
          <w:rFonts w:ascii="Segoe UI" w:hAnsi="Segoe UI" w:cs="Segoe UI"/>
          <w:lang w:val="en-US" w:eastAsia="de-DE"/>
        </w:rPr>
        <w:t>)</w:t>
      </w:r>
      <w:r w:rsidR="002C34FB" w:rsidRPr="003B4C23">
        <w:rPr>
          <w:rFonts w:ascii="Segoe UI" w:hAnsi="Segoe UI" w:cs="Segoe UI"/>
          <w:lang w:val="en-US" w:eastAsia="de-DE"/>
        </w:rPr>
        <w:t xml:space="preserve"> analysis revealed that within a 15 µm radius around ILC2s, </w:t>
      </w:r>
      <w:commentRangeStart w:id="19"/>
      <w:commentRangeStart w:id="20"/>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w:t>
      </w:r>
      <w:r w:rsidR="0036367F">
        <w:rPr>
          <w:rFonts w:ascii="Segoe UI" w:hAnsi="Segoe UI" w:cs="Segoe UI"/>
          <w:lang w:val="en-US" w:eastAsia="de-DE"/>
        </w:rPr>
        <w:t>homeostatic</w:t>
      </w:r>
      <w:r w:rsidR="00862226" w:rsidRPr="003B4C23">
        <w:rPr>
          <w:rFonts w:ascii="Segoe UI" w:hAnsi="Segoe UI" w:cs="Segoe UI"/>
          <w:lang w:val="en-US" w:eastAsia="de-DE"/>
        </w:rPr>
        <w:t xml:space="preserve"> conditions and 6 % at IL-</w:t>
      </w:r>
      <w:commentRangeEnd w:id="19"/>
      <w:r w:rsidR="00594F05">
        <w:rPr>
          <w:rStyle w:val="Kommentarzeichen"/>
        </w:rPr>
        <w:commentReference w:id="19"/>
      </w:r>
      <w:commentRangeEnd w:id="20"/>
      <w:r w:rsidR="00895E73">
        <w:rPr>
          <w:rStyle w:val="Kommentarzeichen"/>
        </w:rPr>
        <w:commentReference w:id="20"/>
      </w:r>
      <w:r w:rsidR="00862226" w:rsidRPr="003B4C23">
        <w:rPr>
          <w:rFonts w:ascii="Segoe UI" w:hAnsi="Segoe UI" w:cs="Segoe UI"/>
          <w:lang w:val="en-US" w:eastAsia="de-DE"/>
        </w:rPr>
        <w:t xml:space="preserve">33 day 3 (Fig. 5E). </w:t>
      </w:r>
      <w:r w:rsidR="00895E73">
        <w:rPr>
          <w:rFonts w:ascii="Segoe UI" w:hAnsi="Segoe UI" w:cs="Segoe UI"/>
          <w:lang w:val="en-US" w:eastAsia="de-DE"/>
        </w:rPr>
        <w:t xml:space="preserve">6 % was the highest proportion of lymphatics in the CIN measured for any cell type. </w:t>
      </w:r>
      <w:r w:rsidR="007A05FE">
        <w:rPr>
          <w:rFonts w:ascii="Segoe UI" w:hAnsi="Segoe UI" w:cs="Segoe UI"/>
          <w:lang w:val="en-US" w:eastAsia="de-DE"/>
        </w:rPr>
        <w:t xml:space="preserve">Of note, </w:t>
      </w:r>
      <w:r w:rsidR="00895E73">
        <w:rPr>
          <w:rFonts w:ascii="Segoe UI" w:hAnsi="Segoe UI" w:cs="Segoe UI"/>
          <w:lang w:val="en-US" w:eastAsia="de-DE"/>
        </w:rPr>
        <w:t>ILC2s and lymphatics were both rare cell types and were present with frequencies of 1-4</w:t>
      </w:r>
      <w:r w:rsidR="007A05FE">
        <w:rPr>
          <w:rFonts w:ascii="Segoe UI" w:hAnsi="Segoe UI" w:cs="Segoe UI"/>
          <w:lang w:val="en-US" w:eastAsia="de-DE"/>
        </w:rPr>
        <w:t> %</w:t>
      </w:r>
      <w:r w:rsidR="00895E73">
        <w:rPr>
          <w:rFonts w:ascii="Segoe UI" w:hAnsi="Segoe UI" w:cs="Segoe UI"/>
          <w:lang w:val="en-US" w:eastAsia="de-DE"/>
        </w:rPr>
        <w:t xml:space="preserve"> within all identified cells, while blood vessels represented one of the most abundant cell types with frequencies of over 40 %. </w:t>
      </w:r>
    </w:p>
    <w:p w14:paraId="7412BA97" w14:textId="553CC3DD"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This went in line with high proportions of both myeloid cells and ILC2s</w:t>
      </w:r>
      <w:r w:rsidR="00895E73">
        <w:rPr>
          <w:rFonts w:ascii="Segoe UI" w:hAnsi="Segoe UI" w:cs="Segoe UI"/>
          <w:lang w:val="en-US" w:eastAsia="de-DE"/>
        </w:rPr>
        <w:t xml:space="preserve"> in a 15 µm radius around ILC2s</w:t>
      </w:r>
      <w:r w:rsidR="005D6FE4" w:rsidRPr="003B4C23">
        <w:rPr>
          <w:rFonts w:ascii="Segoe UI" w:hAnsi="Segoe UI" w:cs="Segoe UI"/>
          <w:lang w:val="en-US" w:eastAsia="de-DE"/>
        </w:rPr>
        <w:t xml:space="preserve"> </w:t>
      </w:r>
      <w:commentRangeStart w:id="21"/>
      <w:r w:rsidR="005D6FE4" w:rsidRPr="003B4C23">
        <w:rPr>
          <w:rFonts w:ascii="Segoe UI" w:hAnsi="Segoe UI" w:cs="Segoe UI"/>
          <w:lang w:val="en-US" w:eastAsia="de-DE"/>
        </w:rPr>
        <w:t xml:space="preserve">observed in the CIN </w:t>
      </w:r>
      <w:commentRangeEnd w:id="21"/>
      <w:r w:rsidR="00594F05">
        <w:rPr>
          <w:rStyle w:val="Kommentarzeichen"/>
        </w:rPr>
        <w:commentReference w:id="21"/>
      </w:r>
      <w:r w:rsidR="005D6FE4" w:rsidRPr="003B4C23">
        <w:rPr>
          <w:rFonts w:ascii="Segoe UI" w:hAnsi="Segoe UI" w:cs="Segoe UI"/>
          <w:lang w:val="en-US" w:eastAsia="de-DE"/>
        </w:rPr>
        <w:t>analysis of ILC2s (Supp. Fig. 2C)</w:t>
      </w:r>
      <w:r w:rsidR="00895E73">
        <w:rPr>
          <w:rFonts w:ascii="Segoe UI" w:hAnsi="Segoe UI" w:cs="Segoe UI"/>
          <w:lang w:val="en-US" w:eastAsia="de-DE"/>
        </w:rPr>
        <w:t xml:space="preserve"> that showed that both ILC2s and myeloid cells made up around 50 % of the ILC2 niche. </w:t>
      </w:r>
      <w:r w:rsidR="002D7EB8">
        <w:rPr>
          <w:rFonts w:ascii="Segoe UI" w:hAnsi="Segoe UI" w:cs="Segoe UI"/>
          <w:lang w:val="en-US" w:eastAsia="de-DE"/>
        </w:rPr>
        <w:t>Additionally, IF overlays showed ICOS</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ILC2s in direct contact with CD68</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myeloid cells (data not shown).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2093F6FB"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w:t>
      </w:r>
      <w:r w:rsidR="001D4D8C">
        <w:rPr>
          <w:rFonts w:ascii="Segoe UI" w:hAnsi="Segoe UI" w:cs="Segoe UI"/>
          <w:lang w:val="en-US" w:eastAsia="de-DE"/>
        </w:rPr>
        <w:t xml:space="preserve">in the lung </w:t>
      </w:r>
      <w:r w:rsidRPr="003B4C23">
        <w:rPr>
          <w:rFonts w:ascii="Segoe UI" w:hAnsi="Segoe UI" w:cs="Segoe UI"/>
          <w:lang w:val="en-US" w:eastAsia="de-DE"/>
        </w:rPr>
        <w:t xml:space="preserve">shared with myeloid </w:t>
      </w:r>
      <w:commentRangeStart w:id="22"/>
      <w:r w:rsidRPr="003B4C23">
        <w:rPr>
          <w:rFonts w:ascii="Segoe UI" w:hAnsi="Segoe UI" w:cs="Segoe UI"/>
          <w:lang w:val="en-US" w:eastAsia="de-DE"/>
        </w:rPr>
        <w:t>cells</w:t>
      </w:r>
      <w:commentRangeEnd w:id="22"/>
      <w:r w:rsidR="00594F05">
        <w:rPr>
          <w:rStyle w:val="Kommentarzeichen"/>
        </w:rPr>
        <w:commentReference w:id="22"/>
      </w:r>
      <w:r w:rsidRPr="003B4C23">
        <w:rPr>
          <w:rFonts w:ascii="Segoe UI" w:hAnsi="Segoe UI" w:cs="Segoe UI"/>
          <w:lang w:val="en-US" w:eastAsia="de-DE"/>
        </w:rPr>
        <w:t xml:space="preserve">.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2021EFBE"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w:t>
      </w:r>
      <w:r w:rsidR="000C607E">
        <w:rPr>
          <w:rFonts w:ascii="Segoe UI" w:hAnsi="Segoe UI" w:cs="Segoe UI"/>
          <w:lang w:val="en-US" w:eastAsia="de-DE"/>
        </w:rPr>
        <w:t xml:space="preserve">with over 40 % </w:t>
      </w:r>
      <w:r w:rsidR="00DD1E72" w:rsidRPr="003B4C23">
        <w:rPr>
          <w:rFonts w:ascii="Segoe UI" w:hAnsi="Segoe UI" w:cs="Segoe UI"/>
          <w:lang w:val="en-US" w:eastAsia="de-DE"/>
        </w:rPr>
        <w:t xml:space="preserve">the most </w:t>
      </w:r>
      <w:commentRangeStart w:id="23"/>
      <w:r w:rsidR="00DD1E72" w:rsidRPr="003B4C23">
        <w:rPr>
          <w:rFonts w:ascii="Segoe UI" w:hAnsi="Segoe UI" w:cs="Segoe UI"/>
          <w:lang w:val="en-US" w:eastAsia="de-DE"/>
        </w:rPr>
        <w:t>abundant cell type identified</w:t>
      </w:r>
      <w:commentRangeEnd w:id="23"/>
      <w:r w:rsidR="00594F05">
        <w:rPr>
          <w:rStyle w:val="Kommentarzeichen"/>
        </w:rPr>
        <w:commentReference w:id="23"/>
      </w:r>
      <w:r w:rsidR="00DD1E72" w:rsidRPr="003B4C23">
        <w:rPr>
          <w:rFonts w:ascii="Segoe UI" w:hAnsi="Segoe UI" w:cs="Segoe UI"/>
          <w:lang w:val="en-US" w:eastAsia="de-DE"/>
        </w:rPr>
        <w:t>, while NK cells/ILC1s</w:t>
      </w:r>
      <w:r w:rsidR="000C607E">
        <w:rPr>
          <w:rFonts w:ascii="Segoe UI" w:hAnsi="Segoe UI" w:cs="Segoe UI"/>
          <w:lang w:val="en-US" w:eastAsia="de-DE"/>
        </w:rPr>
        <w:t xml:space="preserve"> constituted only 0.9-1.3 % of the identified cells</w:t>
      </w:r>
      <w:r w:rsidR="00DD1E72" w:rsidRPr="003B4C23">
        <w:rPr>
          <w:rFonts w:ascii="Segoe UI" w:hAnsi="Segoe UI" w:cs="Segoe UI"/>
          <w:lang w:val="en-US" w:eastAsia="de-DE"/>
        </w:rPr>
        <w:t xml:space="preserve">. However, the minimal distance of NK cells/ILC1s to blood vessels was only 10 µm under </w:t>
      </w:r>
      <w:r w:rsidR="0036367F">
        <w:rPr>
          <w:rFonts w:ascii="Segoe UI" w:hAnsi="Segoe UI" w:cs="Segoe UI"/>
          <w:lang w:val="en-US" w:eastAsia="de-DE"/>
        </w:rPr>
        <w:t>homeostatic</w:t>
      </w:r>
      <w:r w:rsidR="00DD1E72" w:rsidRPr="003B4C23">
        <w:rPr>
          <w:rFonts w:ascii="Segoe UI" w:hAnsi="Segoe UI" w:cs="Segoe UI"/>
          <w:lang w:val="en-US" w:eastAsia="de-DE"/>
        </w:rPr>
        <w:t xml:space="preserve">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w:t>
      </w:r>
      <w:r w:rsidR="00B03FE9">
        <w:rPr>
          <w:rFonts w:ascii="Segoe UI" w:hAnsi="Segoe UI" w:cs="Segoe UI"/>
          <w:lang w:val="en-US" w:eastAsia="de-DE"/>
        </w:rPr>
        <w:t xml:space="preserve"> Unlike ILC2s, NK cells/ILC1s </w:t>
      </w:r>
      <w:r w:rsidR="00F17505">
        <w:rPr>
          <w:rFonts w:ascii="Segoe UI" w:hAnsi="Segoe UI" w:cs="Segoe UI"/>
          <w:lang w:val="en-US" w:eastAsia="de-DE"/>
        </w:rPr>
        <w:t xml:space="preserve">did not localized close to myeloid cells and were </w:t>
      </w:r>
      <w:r w:rsidR="00B03FE9">
        <w:rPr>
          <w:rFonts w:ascii="Segoe UI" w:hAnsi="Segoe UI" w:cs="Segoe UI"/>
          <w:lang w:val="en-US" w:eastAsia="de-DE"/>
        </w:rPr>
        <w:t>ICOS</w:t>
      </w:r>
      <w:r w:rsidR="00F17505" w:rsidRPr="00F17505">
        <w:rPr>
          <w:rFonts w:ascii="Segoe UI" w:hAnsi="Segoe UI" w:cs="Segoe UI"/>
          <w:vertAlign w:val="superscript"/>
          <w:lang w:val="en-US" w:eastAsia="de-DE"/>
        </w:rPr>
        <w:t>-/low</w:t>
      </w:r>
      <w:r w:rsidR="00F17505">
        <w:rPr>
          <w:rFonts w:ascii="Segoe UI" w:hAnsi="Segoe UI" w:cs="Segoe UI"/>
          <w:lang w:val="en-US" w:eastAsia="de-DE"/>
        </w:rPr>
        <w:t xml:space="preserve"> (data now shown). </w:t>
      </w:r>
      <w:r w:rsidR="0094013A" w:rsidRPr="003B4C23">
        <w:rPr>
          <w:rFonts w:ascii="Segoe UI" w:hAnsi="Segoe UI" w:cs="Segoe UI"/>
          <w:lang w:val="en-US" w:eastAsia="de-DE"/>
        </w:rPr>
        <w:t xml:space="preserve">We did not find a predominant pattern of spatial co-enrichment of ILC3s with another cell type (data not shown). </w:t>
      </w:r>
    </w:p>
    <w:p w14:paraId="594056B4" w14:textId="2369228E" w:rsidR="00692AC0" w:rsidRPr="003B4C23" w:rsidRDefault="00692AC0" w:rsidP="00E24FB8">
      <w:pPr>
        <w:jc w:val="both"/>
        <w:rPr>
          <w:rFonts w:ascii="Segoe UI" w:hAnsi="Segoe UI" w:cs="Segoe UI"/>
          <w:lang w:val="en-US" w:eastAsia="de-DE"/>
        </w:rPr>
      </w:pPr>
      <w:r w:rsidRPr="00B52BC0">
        <w:rPr>
          <w:rFonts w:ascii="Segoe UI" w:hAnsi="Segoe UI" w:cs="Segoe UI"/>
          <w:lang w:val="en-US" w:eastAsia="de-DE"/>
        </w:rPr>
        <w:lastRenderedPageBreak/>
        <w:t xml:space="preserve">Our data </w:t>
      </w:r>
      <w:r w:rsidR="00B52BC0" w:rsidRPr="00B52BC0">
        <w:rPr>
          <w:rFonts w:ascii="Segoe UI" w:hAnsi="Segoe UI" w:cs="Segoe UI"/>
          <w:lang w:val="en-US" w:eastAsia="de-DE"/>
        </w:rPr>
        <w:t>shows</w:t>
      </w:r>
      <w:r w:rsidRPr="00B52BC0">
        <w:rPr>
          <w:rFonts w:ascii="Segoe UI" w:hAnsi="Segoe UI" w:cs="Segoe UI"/>
          <w:lang w:val="en-US" w:eastAsia="de-DE"/>
        </w:rPr>
        <w:t xml:space="preserve"> a difference in the spatial niche of NK cells/ILC1s localizing in peri-vascular tissue areas of the murine lung compared to ILC2s sharing </w:t>
      </w:r>
      <w:r w:rsidR="00594F05" w:rsidRPr="00B52BC0">
        <w:rPr>
          <w:rFonts w:ascii="Segoe UI" w:hAnsi="Segoe UI" w:cs="Segoe UI"/>
          <w:lang w:val="en-US" w:eastAsia="de-DE"/>
        </w:rPr>
        <w:t xml:space="preserve">a </w:t>
      </w:r>
      <w:r w:rsidRPr="00B52BC0">
        <w:rPr>
          <w:rFonts w:ascii="Segoe UI" w:hAnsi="Segoe UI" w:cs="Segoe UI"/>
          <w:lang w:val="en-US" w:eastAsia="de-DE"/>
        </w:rPr>
        <w:t xml:space="preserve">peri-lymphatic niche with myeloid </w:t>
      </w:r>
      <w:commentRangeStart w:id="24"/>
      <w:r w:rsidRPr="00B52BC0">
        <w:rPr>
          <w:rFonts w:ascii="Segoe UI" w:hAnsi="Segoe UI" w:cs="Segoe UI"/>
          <w:lang w:val="en-US" w:eastAsia="de-DE"/>
        </w:rPr>
        <w:t>cells</w:t>
      </w:r>
      <w:commentRangeEnd w:id="24"/>
      <w:r w:rsidR="00605FA4" w:rsidRPr="00B52BC0">
        <w:rPr>
          <w:rStyle w:val="Kommentarzeichen"/>
        </w:rPr>
        <w:commentReference w:id="24"/>
      </w:r>
      <w:r w:rsidR="002D7EB8" w:rsidRPr="00B52BC0">
        <w:rPr>
          <w:rFonts w:ascii="Segoe UI" w:hAnsi="Segoe UI" w:cs="Segoe UI"/>
          <w:lang w:val="en-US" w:eastAsia="de-DE"/>
        </w:rPr>
        <w:t xml:space="preserve"> </w:t>
      </w:r>
      <w:r w:rsidR="00B52BC0" w:rsidRPr="00B52BC0">
        <w:rPr>
          <w:rFonts w:ascii="Segoe UI" w:hAnsi="Segoe UI" w:cs="Segoe UI"/>
          <w:lang w:val="en-US" w:eastAsia="de-DE"/>
        </w:rPr>
        <w:t>suggesting different functional spatial neighborhoods of ILC subtypes</w:t>
      </w:r>
      <w:r w:rsidR="00DD1E72" w:rsidRPr="00B52BC0">
        <w:rPr>
          <w:rFonts w:ascii="Segoe UI" w:hAnsi="Segoe UI" w:cs="Segoe UI"/>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18051B14"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25"/>
      <w:commentRangeStart w:id="26"/>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w:t>
      </w:r>
      <w:r w:rsidR="00EA708C">
        <w:rPr>
          <w:rFonts w:ascii="Segoe UI" w:hAnsi="Segoe UI" w:cs="Segoe UI"/>
          <w:lang w:val="en-US" w:eastAsia="de-DE"/>
        </w:rPr>
        <w:t>s</w:t>
      </w:r>
      <w:r w:rsidR="00F03B46" w:rsidRPr="003B4C23">
        <w:rPr>
          <w:rFonts w:ascii="Segoe UI" w:hAnsi="Segoe UI" w:cs="Segoe UI"/>
          <w:lang w:val="en-US" w:eastAsia="de-DE"/>
        </w:rPr>
        <w:t xml:space="preserve"> (Fig. 7C)</w:t>
      </w:r>
      <w:r w:rsidR="00A07790" w:rsidRPr="003B4C23">
        <w:rPr>
          <w:rFonts w:ascii="Segoe UI" w:hAnsi="Segoe UI" w:cs="Segoe UI"/>
          <w:lang w:val="en-US" w:eastAsia="de-DE"/>
        </w:rPr>
        <w:t xml:space="preserve">. </w:t>
      </w:r>
      <w:r w:rsidR="00594F05">
        <w:rPr>
          <w:rFonts w:ascii="Segoe UI" w:hAnsi="Segoe UI" w:cs="Segoe UI"/>
          <w:lang w:val="en-US" w:eastAsia="de-DE"/>
        </w:rPr>
        <w:t xml:space="preserve">Cytotoxic </w:t>
      </w:r>
      <w:r w:rsidR="00F03B46" w:rsidRPr="003B4C23">
        <w:rPr>
          <w:rFonts w:ascii="Segoe UI" w:hAnsi="Segoe UI" w:cs="Segoe UI"/>
          <w:lang w:val="en-US" w:eastAsia="de-DE"/>
        </w:rPr>
        <w:t>T</w:t>
      </w:r>
      <w:r w:rsidR="00203EBA">
        <w:rPr>
          <w:rFonts w:ascii="Segoe UI" w:hAnsi="Segoe UI" w:cs="Segoe UI"/>
          <w:lang w:val="en-US" w:eastAsia="de-DE"/>
        </w:rPr>
        <w:t> </w:t>
      </w:r>
      <w:r w:rsidR="00F03B46" w:rsidRPr="003B4C23">
        <w:rPr>
          <w:rFonts w:ascii="Segoe UI" w:hAnsi="Segoe UI" w:cs="Segoe UI"/>
          <w:lang w:val="en-US" w:eastAsia="de-DE"/>
        </w:rPr>
        <w:t>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w:t>
      </w:r>
      <w:r w:rsidR="00DE19B0">
        <w:rPr>
          <w:rFonts w:ascii="Segoe UI" w:hAnsi="Segoe UI" w:cs="Segoe UI"/>
          <w:lang w:val="en-US" w:eastAsia="de-DE"/>
        </w:rPr>
        <w:t>In one</w:t>
      </w:r>
      <w:r w:rsidR="00F03B46" w:rsidRPr="003B4C23">
        <w:rPr>
          <w:rFonts w:ascii="Segoe UI" w:hAnsi="Segoe UI" w:cs="Segoe UI"/>
          <w:lang w:val="en-US" w:eastAsia="de-DE"/>
        </w:rPr>
        <w:t xml:space="preserv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w:t>
      </w:r>
      <w:r w:rsidR="00DE19B0">
        <w:rPr>
          <w:rFonts w:ascii="Segoe UI" w:hAnsi="Segoe UI" w:cs="Segoe UI"/>
          <w:lang w:val="en-US" w:eastAsia="de-DE"/>
        </w:rPr>
        <w:t>, 67 % of cells were EOMES</w:t>
      </w:r>
      <w:r w:rsidR="00DE19B0" w:rsidRPr="0035778F">
        <w:rPr>
          <w:rFonts w:ascii="Segoe UI" w:hAnsi="Segoe UI" w:cs="Segoe UI"/>
          <w:vertAlign w:val="superscript"/>
          <w:lang w:val="en-US" w:eastAsia="de-DE"/>
        </w:rPr>
        <w:t>+</w:t>
      </w:r>
      <w:r w:rsidR="00DE19B0">
        <w:rPr>
          <w:rFonts w:ascii="Segoe UI" w:hAnsi="Segoe UI" w:cs="Segoe UI"/>
          <w:lang w:val="en-US" w:eastAsia="de-DE"/>
        </w:rPr>
        <w:t>. Furthermore, additional markers defined the profile of this cluster</w:t>
      </w:r>
      <w:r w:rsidR="00F03B46" w:rsidRPr="003B4C23">
        <w:rPr>
          <w:rFonts w:ascii="Segoe UI" w:hAnsi="Segoe UI" w:cs="Segoe UI"/>
          <w:lang w:val="en-US" w:eastAsia="de-DE"/>
        </w:rPr>
        <w:t xml:space="preserve">, </w:t>
      </w:r>
      <w:r w:rsidR="00DE19B0">
        <w:rPr>
          <w:rFonts w:ascii="Segoe UI" w:hAnsi="Segoe UI" w:cs="Segoe UI"/>
          <w:lang w:val="en-US" w:eastAsia="de-DE"/>
        </w:rPr>
        <w:t xml:space="preserve">such as </w:t>
      </w:r>
      <w:r w:rsidR="00F03B46" w:rsidRPr="003B4C23">
        <w:rPr>
          <w:rFonts w:ascii="Segoe UI" w:hAnsi="Segoe UI" w:cs="Segoe UI"/>
          <w:lang w:val="en-US" w:eastAsia="de-DE"/>
        </w:rPr>
        <w:t>CD127, CD90, CD4, and RORγt</w:t>
      </w:r>
      <w:r w:rsidR="00DE19B0">
        <w:rPr>
          <w:rFonts w:ascii="Segoe UI" w:hAnsi="Segoe UI" w:cs="Segoe UI"/>
          <w:lang w:val="en-US" w:eastAsia="de-DE"/>
        </w:rPr>
        <w:t>, which were expressed by 67 %, 59 %, 38 %, and 50 % of the cells</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5</w:t>
      </w:r>
      <w:r w:rsidR="007F01A9" w:rsidRPr="003B4C23">
        <w:rPr>
          <w:rFonts w:ascii="Segoe UI" w:hAnsi="Segoe UI" w:cs="Segoe UI"/>
          <w:lang w:val="en-US" w:eastAsia="de-DE"/>
        </w:rPr>
        <w:t>)</w:t>
      </w:r>
      <w:r w:rsidR="0035778F">
        <w:rPr>
          <w:rFonts w:ascii="Segoe UI" w:hAnsi="Segoe UI" w:cs="Segoe UI"/>
          <w:lang w:val="en-US" w:eastAsia="de-DE"/>
        </w:rPr>
        <w:t xml:space="preserve">. Therefore, the cluster was </w:t>
      </w:r>
      <w:r w:rsidR="00F03B46" w:rsidRPr="003B4C23">
        <w:rPr>
          <w:rFonts w:ascii="Segoe UI" w:hAnsi="Segoe UI" w:cs="Segoe UI"/>
          <w:lang w:val="en-US" w:eastAsia="de-DE"/>
        </w:rPr>
        <w:t xml:space="preserve">annotated as ILC1s/ILC3s/NK cells. </w:t>
      </w:r>
      <w:r w:rsidR="00255836" w:rsidRPr="003B4C23">
        <w:rPr>
          <w:rFonts w:ascii="Segoe UI" w:hAnsi="Segoe UI" w:cs="Segoe UI"/>
          <w:lang w:val="en-US" w:eastAsia="de-DE"/>
        </w:rPr>
        <w:t xml:space="preserve">With </w:t>
      </w:r>
      <w:r w:rsidR="0035778F">
        <w:rPr>
          <w:rFonts w:ascii="Segoe UI" w:hAnsi="Segoe UI" w:cs="Segoe UI"/>
          <w:lang w:val="en-US" w:eastAsia="de-DE"/>
        </w:rPr>
        <w:t xml:space="preserve">86 % of the cells being </w:t>
      </w:r>
      <w:r w:rsidR="00255836" w:rsidRPr="003B4C23">
        <w:rPr>
          <w:rFonts w:ascii="Segoe UI" w:hAnsi="Segoe UI" w:cs="Segoe UI"/>
          <w:lang w:val="en-US" w:eastAsia="de-DE"/>
        </w:rPr>
        <w:t>GATA3eGFP</w:t>
      </w:r>
      <w:r w:rsidR="0035778F" w:rsidRPr="0035778F">
        <w:rPr>
          <w:rFonts w:ascii="Segoe UI" w:hAnsi="Segoe UI" w:cs="Segoe UI"/>
          <w:vertAlign w:val="superscript"/>
          <w:lang w:val="en-US" w:eastAsia="de-DE"/>
        </w:rPr>
        <w:t>+</w:t>
      </w:r>
      <w:r w:rsidR="00255836" w:rsidRPr="003B4C23">
        <w:rPr>
          <w:rFonts w:ascii="Segoe UI" w:hAnsi="Segoe UI" w:cs="Segoe UI"/>
          <w:lang w:val="en-US" w:eastAsia="de-DE"/>
        </w:rPr>
        <w:t xml:space="preserve">, </w:t>
      </w:r>
      <w:r w:rsidR="00D0728A">
        <w:rPr>
          <w:rFonts w:ascii="Segoe UI" w:hAnsi="Segoe UI" w:cs="Segoe UI"/>
          <w:lang w:val="en-US" w:eastAsia="de-DE"/>
        </w:rPr>
        <w:t xml:space="preserve">72 % </w:t>
      </w:r>
      <w:r w:rsidR="00255836" w:rsidRPr="003B4C23">
        <w:rPr>
          <w:rFonts w:ascii="Segoe UI" w:hAnsi="Segoe UI" w:cs="Segoe UI"/>
          <w:lang w:val="en-US" w:eastAsia="de-DE"/>
        </w:rPr>
        <w:t>CD90.2</w:t>
      </w:r>
      <w:r w:rsidR="00D0728A" w:rsidRPr="00D0728A">
        <w:rPr>
          <w:rFonts w:ascii="Segoe UI" w:hAnsi="Segoe UI" w:cs="Segoe UI"/>
          <w:vertAlign w:val="superscript"/>
          <w:lang w:val="en-US" w:eastAsia="de-DE"/>
        </w:rPr>
        <w:t>+</w:t>
      </w:r>
      <w:r w:rsidR="00D0728A" w:rsidRPr="003B4C23">
        <w:rPr>
          <w:rFonts w:ascii="Segoe UI" w:hAnsi="Segoe UI" w:cs="Segoe UI"/>
          <w:lang w:val="en-US" w:eastAsia="de-DE"/>
        </w:rPr>
        <w:t xml:space="preserve">, </w:t>
      </w:r>
      <w:r w:rsidR="00D0728A">
        <w:rPr>
          <w:rFonts w:ascii="Segoe UI" w:hAnsi="Segoe UI" w:cs="Segoe UI"/>
          <w:lang w:val="en-US" w:eastAsia="de-DE"/>
        </w:rPr>
        <w:t xml:space="preserve">and 46 % </w:t>
      </w:r>
      <w:r w:rsidR="00D0728A" w:rsidRPr="003B4C23">
        <w:rPr>
          <w:rFonts w:ascii="Segoe UI" w:hAnsi="Segoe UI" w:cs="Segoe UI"/>
          <w:lang w:val="en-US" w:eastAsia="de-DE"/>
        </w:rPr>
        <w:t>CD127</w:t>
      </w:r>
      <w:r w:rsidR="00D0728A" w:rsidRPr="00D0728A">
        <w:rPr>
          <w:rFonts w:ascii="Segoe UI" w:hAnsi="Segoe UI" w:cs="Segoe UI"/>
          <w:vertAlign w:val="superscript"/>
          <w:lang w:val="en-US" w:eastAsia="de-DE"/>
        </w:rPr>
        <w:t>+</w:t>
      </w:r>
      <w:r w:rsidR="00255836" w:rsidRPr="003B4C23">
        <w:rPr>
          <w:rFonts w:ascii="Segoe UI" w:hAnsi="Segoe UI" w:cs="Segoe UI"/>
          <w:lang w:val="en-US" w:eastAsia="de-DE"/>
        </w:rPr>
        <w:t xml:space="preserve">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6</w:t>
      </w:r>
      <w:r w:rsidR="007F01A9" w:rsidRPr="003B4C23">
        <w:rPr>
          <w:rFonts w:ascii="Segoe UI" w:hAnsi="Segoe UI" w:cs="Segoe UI"/>
          <w:lang w:val="en-US" w:eastAsia="de-DE"/>
        </w:rPr>
        <w:t>)</w:t>
      </w:r>
      <w:r w:rsidR="00F03B46" w:rsidRPr="003B4C23">
        <w:rPr>
          <w:rFonts w:ascii="Segoe UI" w:hAnsi="Segoe UI" w:cs="Segoe UI"/>
          <w:lang w:val="en-US" w:eastAsia="de-DE"/>
        </w:rPr>
        <w:t xml:space="preserv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w:t>
      </w:r>
      <w:r w:rsidR="007F01A9">
        <w:rPr>
          <w:rFonts w:ascii="Segoe UI" w:hAnsi="Segoe UI" w:cs="Segoe UI"/>
          <w:lang w:val="en-US" w:eastAsia="de-DE"/>
        </w:rPr>
        <w:t>7</w:t>
      </w:r>
      <w:r w:rsidR="00BF10A2" w:rsidRPr="003B4C23">
        <w:rPr>
          <w:rFonts w:ascii="Segoe UI" w:hAnsi="Segoe UI" w:cs="Segoe UI"/>
          <w:lang w:val="en-US" w:eastAsia="de-DE"/>
        </w:rPr>
        <w:t>)</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25"/>
      <w:r w:rsidR="00843982" w:rsidRPr="003B4C23">
        <w:rPr>
          <w:rStyle w:val="Kommentarzeichen"/>
          <w:lang w:val="en-US"/>
        </w:rPr>
        <w:commentReference w:id="25"/>
      </w:r>
      <w:commentRangeEnd w:id="26"/>
      <w:r w:rsidR="00605FA4">
        <w:rPr>
          <w:rStyle w:val="Kommentarzeichen"/>
        </w:rPr>
        <w:commentReference w:id="26"/>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2E3589F5"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w:t>
      </w:r>
      <w:r w:rsidR="00594F05">
        <w:rPr>
          <w:rFonts w:ascii="Segoe UI" w:hAnsi="Segoe UI" w:cs="Segoe UI"/>
          <w:lang w:val="en-US" w:eastAsia="de-DE"/>
        </w:rPr>
        <w:t xml:space="preserve"> located in the lamina pro</w:t>
      </w:r>
      <w:r w:rsidR="00203EBA">
        <w:rPr>
          <w:rFonts w:ascii="Segoe UI" w:hAnsi="Segoe UI" w:cs="Segoe UI"/>
          <w:lang w:val="en-US" w:eastAsia="de-DE"/>
        </w:rPr>
        <w:t>p</w:t>
      </w:r>
      <w:r w:rsidR="00594F05">
        <w:rPr>
          <w:rFonts w:ascii="Segoe UI" w:hAnsi="Segoe UI" w:cs="Segoe UI"/>
          <w:lang w:val="en-US" w:eastAsia="de-DE"/>
        </w:rPr>
        <w:t>ria</w:t>
      </w:r>
      <w:r w:rsidRPr="003B4C23">
        <w:rPr>
          <w:rFonts w:ascii="Segoe UI" w:hAnsi="Segoe UI" w:cs="Segoe UI"/>
          <w:lang w:val="en-US" w:eastAsia="de-DE"/>
        </w:rPr>
        <w:t>.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6549949"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27"/>
      <w:r w:rsidR="00C80B6F">
        <w:rPr>
          <w:rFonts w:ascii="Segoe UI" w:hAnsi="Segoe UI" w:cs="Segoe UI"/>
          <w:lang w:val="en-US" w:eastAsia="de-DE"/>
        </w:rPr>
        <w:t>60</w:t>
      </w:r>
      <w:commentRangeEnd w:id="27"/>
      <w:r w:rsidR="00594F05">
        <w:rPr>
          <w:rStyle w:val="Kommentarzeichen"/>
        </w:rPr>
        <w:commentReference w:id="27"/>
      </w:r>
      <w:r w:rsidR="00C80B6F">
        <w:rPr>
          <w:rFonts w:ascii="Segoe UI" w:hAnsi="Segoe UI" w:cs="Segoe UI"/>
          <w:lang w:val="en-US" w:eastAsia="de-DE"/>
        </w:rPr>
        <w:t xml:space="preserve"> % </w:t>
      </w:r>
      <w:r w:rsidR="008C5970">
        <w:rPr>
          <w:rFonts w:ascii="Segoe UI" w:hAnsi="Segoe UI" w:cs="Segoe UI"/>
          <w:lang w:val="en-US" w:eastAsia="de-DE"/>
        </w:rPr>
        <w:t xml:space="preserve">within the ILC compartment </w:t>
      </w:r>
      <w:r w:rsidR="00C80B6F">
        <w:rPr>
          <w:rFonts w:ascii="Segoe UI" w:hAnsi="Segoe UI" w:cs="Segoe UI"/>
          <w:lang w:val="en-US" w:eastAsia="de-DE"/>
        </w:rPr>
        <w:t>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05146EEB"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w:t>
      </w:r>
      <w:r w:rsidR="002520CB">
        <w:rPr>
          <w:rFonts w:ascii="Segoe UI" w:hAnsi="Segoe UI" w:cs="Segoe UI"/>
          <w:lang w:val="en-US" w:eastAsia="de-DE"/>
        </w:rPr>
        <w:lastRenderedPageBreak/>
        <w:t>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28"/>
      <w:commentRangeStart w:id="29"/>
      <w:r w:rsidR="00A44E04">
        <w:rPr>
          <w:rFonts w:ascii="Segoe UI" w:hAnsi="Segoe UI" w:cs="Segoe UI"/>
          <w:lang w:val="en-US" w:eastAsia="de-DE"/>
        </w:rPr>
        <w:t xml:space="preserve">However, although the </w:t>
      </w:r>
      <w:r w:rsidR="00594F05">
        <w:rPr>
          <w:rFonts w:ascii="Segoe UI" w:hAnsi="Segoe UI" w:cs="Segoe UI"/>
          <w:lang w:val="en-US" w:eastAsia="de-DE"/>
        </w:rPr>
        <w:t xml:space="preserve">total </w:t>
      </w:r>
      <w:r w:rsidR="00A44E04">
        <w:rPr>
          <w:rFonts w:ascii="Segoe UI" w:hAnsi="Segoe UI" w:cs="Segoe UI"/>
          <w:lang w:val="en-US" w:eastAsia="de-DE"/>
        </w:rPr>
        <w:t xml:space="preserve">number of immune cells </w:t>
      </w:r>
      <w:r w:rsidR="008C5970">
        <w:rPr>
          <w:rFonts w:ascii="Segoe UI" w:hAnsi="Segoe UI" w:cs="Segoe UI"/>
          <w:lang w:val="en-US" w:eastAsia="de-DE"/>
        </w:rPr>
        <w:t xml:space="preserve">identified per FOV </w:t>
      </w:r>
      <w:r w:rsidR="00A44E04">
        <w:rPr>
          <w:rFonts w:ascii="Segoe UI" w:hAnsi="Segoe UI" w:cs="Segoe UI"/>
          <w:lang w:val="en-US" w:eastAsia="de-DE"/>
        </w:rPr>
        <w:t>decreased at IL-33 day 1, the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28"/>
      <w:r w:rsidR="00A43272">
        <w:rPr>
          <w:rStyle w:val="Kommentarzeichen"/>
        </w:rPr>
        <w:commentReference w:id="28"/>
      </w:r>
      <w:commentRangeEnd w:id="29"/>
      <w:r w:rsidR="008C5970">
        <w:rPr>
          <w:rStyle w:val="Kommentarzeichen"/>
        </w:rPr>
        <w:commentReference w:id="29"/>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4677015B"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r w:rsidRPr="00BA492B">
        <w:rPr>
          <w:rFonts w:ascii="Segoe UI" w:hAnsi="Segoe UI" w:cs="Segoe UI"/>
          <w:lang w:val="en-US" w:eastAsia="de-DE"/>
        </w:rPr>
        <w:t>of ILC2s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r w:rsidR="00A43272">
        <w:rPr>
          <w:rFonts w:ascii="Segoe UI" w:hAnsi="Segoe UI" w:cs="Segoe UI"/>
          <w:lang w:val="en-US" w:eastAsia="de-DE"/>
        </w:rPr>
        <w:t>W</w:t>
      </w:r>
      <w:r w:rsidRPr="00BA492B">
        <w:rPr>
          <w:rFonts w:ascii="Segoe UI" w:hAnsi="Segoe UI" w:cs="Segoe UI"/>
          <w:lang w:val="en-US" w:eastAsia="de-DE"/>
        </w:rPr>
        <w:t xml:space="preserve">e did not observe a </w:t>
      </w:r>
      <w:r w:rsidR="0010493D">
        <w:rPr>
          <w:rFonts w:ascii="Segoe UI" w:hAnsi="Segoe UI" w:cs="Segoe UI"/>
          <w:lang w:val="en-US" w:eastAsia="de-DE"/>
        </w:rPr>
        <w:t>significant</w:t>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w:t>
      </w:r>
      <w:r w:rsidR="0036367F">
        <w:rPr>
          <w:rFonts w:ascii="Segoe UI" w:hAnsi="Segoe UI" w:cs="Segoe UI"/>
          <w:lang w:val="en-US" w:eastAsia="de-DE"/>
        </w:rPr>
        <w:t>homeostatic</w:t>
      </w:r>
      <w:r w:rsidRPr="00BA492B">
        <w:rPr>
          <w:rFonts w:ascii="Segoe UI" w:hAnsi="Segoe UI" w:cs="Segoe UI"/>
          <w:lang w:val="en-US" w:eastAsia="de-DE"/>
        </w:rPr>
        <w:t xml:space="preserve">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r w:rsidR="00A43272">
        <w:rPr>
          <w:rFonts w:ascii="Segoe UI" w:hAnsi="Segoe UI" w:cs="Segoe UI"/>
          <w:lang w:val="en-US" w:eastAsia="de-DE"/>
        </w:rPr>
        <w:t xml:space="preserve">by visual inspection </w:t>
      </w:r>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30"/>
      <w:r w:rsidR="0002146A" w:rsidRPr="00BA492B">
        <w:rPr>
          <w:rFonts w:ascii="Segoe UI" w:hAnsi="Segoe UI" w:cs="Segoe UI"/>
          <w:lang w:val="en-US" w:eastAsia="de-DE"/>
        </w:rPr>
        <w:t>M</w:t>
      </w:r>
      <w:commentRangeEnd w:id="30"/>
      <w:r w:rsidR="00605FA4">
        <w:rPr>
          <w:rStyle w:val="Kommentarzeichen"/>
        </w:rPr>
        <w:commentReference w:id="30"/>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r w:rsidR="00A64E9B" w:rsidRPr="00A64E9B">
        <w:rPr>
          <w:rFonts w:ascii="Segoe UI" w:hAnsi="Segoe UI" w:cs="Segoe UI"/>
          <w:lang w:val="en-US" w:eastAsia="de-DE"/>
        </w:rPr>
        <w:t>Together, these data highlight region-specific alterations in ILC abundance and spatial organization within the small intestine during early type 2 inflammation, with ILC2s maintaining proximity to myeloid cells, and NK</w:t>
      </w:r>
      <w:r w:rsidR="00A64E9B">
        <w:rPr>
          <w:rFonts w:ascii="Segoe UI" w:hAnsi="Segoe UI" w:cs="Segoe UI"/>
          <w:lang w:val="en-US" w:eastAsia="de-DE"/>
        </w:rPr>
        <w:t> </w:t>
      </w:r>
      <w:r w:rsidR="00A64E9B" w:rsidRPr="00A64E9B">
        <w:rPr>
          <w:rFonts w:ascii="Segoe UI" w:hAnsi="Segoe UI" w:cs="Segoe UI"/>
          <w:lang w:val="en-US" w:eastAsia="de-DE"/>
        </w:rPr>
        <w:t xml:space="preserve">cells/ILC1s/ILC3s undergoing a marked spatial redistribution </w:t>
      </w:r>
      <w:r w:rsidR="003B4D10">
        <w:rPr>
          <w:rFonts w:ascii="Segoe UI" w:hAnsi="Segoe UI" w:cs="Segoe UI"/>
          <w:lang w:val="en-US" w:eastAsia="de-DE"/>
        </w:rPr>
        <w:t>towards the luminal part of the villi</w:t>
      </w:r>
      <w:r w:rsidR="00A64E9B" w:rsidRPr="00A64E9B">
        <w:rPr>
          <w:rFonts w:ascii="Segoe UI" w:hAnsi="Segoe UI" w:cs="Segoe UI"/>
          <w:lang w:val="en-US" w:eastAsia="de-DE"/>
        </w:rPr>
        <w:t>.</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In summary, our MELC-based spatial and phenotypic framework enables unprecedented single‑cell resolution of rare ILC subsets and their dynamic niche remodeling during early 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510AAEC4" w14:textId="368E3E22"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focus on either highly abundant immune cells, often T cells and B cells in the context of tumors, we wer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2F12C51" w14:textId="3E2DD0EA" w:rsidR="00ED396E" w:rsidRPr="00ED396E" w:rsidRDefault="00ED396E" w:rsidP="00BF7639">
      <w:pPr>
        <w:jc w:val="both"/>
        <w:rPr>
          <w:rFonts w:ascii="Segoe UI" w:hAnsi="Segoe UI" w:cs="Segoe UI"/>
          <w:bCs/>
          <w:lang w:val="en-US"/>
        </w:rPr>
      </w:pPr>
      <w:r>
        <w:rPr>
          <w:rFonts w:ascii="Segoe UI" w:hAnsi="Segoe UI" w:cs="Segoe UI"/>
          <w:bCs/>
          <w:lang w:val="en-US"/>
        </w:rPr>
        <w:lastRenderedPageBreak/>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r w:rsidR="003A0070">
        <w:rPr>
          <w:rFonts w:ascii="Segoe UI" w:hAnsi="Segoe UI" w:cs="Segoe UI"/>
          <w:bCs/>
          <w:lang w:val="en-US"/>
        </w:rPr>
        <w:t xml:space="preserve">a combination of </w:t>
      </w:r>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7E20C4">
        <w:rPr>
          <w:rFonts w:ascii="Segoe UI" w:hAnsi="Segoe UI" w:cs="Segoe UI"/>
          <w:bCs/>
          <w:lang w:val="en-US"/>
        </w:rPr>
        <w:t xml:space="preserve"> </w:t>
      </w:r>
      <w:r w:rsidR="00682A5F">
        <w:rPr>
          <w:rFonts w:ascii="Segoe UI" w:hAnsi="Segoe UI" w:cs="Segoe UI"/>
          <w:bCs/>
          <w:lang w:val="en-US"/>
        </w:rPr>
        <w:t xml:space="preserve">Thereby, all identified ILC subtypes expressed different levels of GATA3eGFP, but the identified ILC2s showed the highest levels of GATA3eGFP. This aligns with the essential role of GATA3 and the heterogenous levels expressed during the development of </w:t>
      </w:r>
      <w:r w:rsidR="00BF3722">
        <w:rPr>
          <w:rFonts w:ascii="Segoe UI" w:hAnsi="Segoe UI" w:cs="Segoe UI"/>
          <w:bCs/>
          <w:lang w:val="en-US"/>
        </w:rPr>
        <w:t>all CD127</w:t>
      </w:r>
      <w:r w:rsidR="00BF3722" w:rsidRPr="00BF3722">
        <w:rPr>
          <w:rFonts w:ascii="Segoe UI" w:hAnsi="Segoe UI" w:cs="Segoe UI"/>
          <w:bCs/>
          <w:vertAlign w:val="superscript"/>
          <w:lang w:val="en-US"/>
        </w:rPr>
        <w:t>+</w:t>
      </w:r>
      <w:r w:rsidR="00BF3722">
        <w:rPr>
          <w:rFonts w:ascii="Segoe UI" w:hAnsi="Segoe UI" w:cs="Segoe UI"/>
          <w:bCs/>
          <w:lang w:val="en-US"/>
        </w:rPr>
        <w:t xml:space="preserve"> ILC subtypes</w:t>
      </w:r>
      <w:r w:rsidR="00682A5F">
        <w:rPr>
          <w:rFonts w:ascii="Segoe UI" w:hAnsi="Segoe UI" w:cs="Segoe UI"/>
          <w:bCs/>
          <w:lang w:val="en-US"/>
        </w:rPr>
        <w:t>, as well as the fact that GATA3 expression only remains important for the maintenance of ILC2 identity and function</w:t>
      </w:r>
      <w:r w:rsidR="00BF3722">
        <w:rPr>
          <w:rFonts w:ascii="Segoe UI" w:hAnsi="Segoe UI" w:cs="Segoe UI"/>
          <w:bCs/>
          <w:lang w:val="en-US"/>
        </w:rPr>
        <w:t xml:space="preserve"> </w:t>
      </w:r>
      <w:sdt>
        <w:sdtPr>
          <w:rPr>
            <w:rFonts w:ascii="Segoe UI" w:hAnsi="Segoe UI" w:cs="Segoe UI"/>
            <w:bCs/>
            <w:lang w:val="en-US"/>
          </w:rPr>
          <w:alias w:val="To edit, see citavi.com/edit"/>
          <w:tag w:val="CitaviPlaceholder#b9a036cf-2ae0-4dd6-80a8-fb8858ac5408"/>
          <w:id w:val="1928536153"/>
          <w:placeholder>
            <w:docPart w:val="DefaultPlaceholder_-1854013440"/>
          </w:placeholder>
        </w:sdtPr>
        <w:sdtContent>
          <w:r w:rsidR="00BF3722">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jYzOTFhLWZkOTctNDk3My04Mjg1LTAwN2YwODdlYWI1OCIsIlJhbmdlTGVuZ3RoIjozLCJSZWZlcmVuY2VJZCI6ImM3MzNlYjNmLTRjNDItNDQ3OS05YTMwLTYwZTUxOGI5ZG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DYzMTE1MyIsIlVyaVN0cmluZyI6Imh0dHA6Ly93d3cubmNiaS5ubG0ubmloLmdvdi9wdWJtZWQvMjQ2MzExN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U6MzU6MjZaIiwiTW9kaWZpZWRCeSI6Il9OaWVIYXUiLCJJZCI6IjY4NTIyYjRiLTE5ZmEtNGM5Zi04YmJlLTM3YWIzYTcwY2E5MyIsIk1vZGlmaWVkT24iOiIyMDI1LTA3LTA5VDE1OjM1OjI2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wMjY3OTciLCJVcmlTdHJpbmciOiJodHRwczovL3d3dy5uY2JpLm5sbS5uaWguZ292L3BtYy9hcnRpY2xlcy9QTUM0MDI2Nzk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1OjM1OjI2WiIsIk1vZGlmaWVkQnkiOiJfTmllSGF1IiwiSWQiOiJkZDVhNmI4YS05ZmUyLTQxZWItOWZkMi0xNWMwOTEyMTUwODYiLCJNb2RpZmllZE9uIjoiMjAyNS0wNy0wOVQxNTozNToyNl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QuMDEuMDEyIiwiVXJpU3RyaW5nIjoiaHR0cHM6Ly9kb2kub3JnLzEwLjEwMTYvai5pbW11bmkuMjAxNC4wMS4wMT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M4OTY5NjUyIiwiVXJpU3RyaW5nIjoiaHR0cDovL3d3dy5uY2JpLm5sbS5uaWguZ292L3B1Ym1lZC8zODk2OTY1Mi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Nzo0MzoyMloiLCJNb2RpZmllZEJ5IjoiX05pZUhhdSIsIklkIjoiYzRhNzRlM2UtZmYyMC00MmI4LWE0ZGEtZjJmNzliNWI1YmVhIiwiTW9kaWZpZWRPbiI6IjIwMjUtMDctMDlUMTc6NDM6MjJa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UE1DMTEyMjY2MDIiLCJVcmlTdHJpbmciOiJodHRwczovL3d3dy5uY2JpLm5sbS5uaWguZ292L3BtYy9hcnRpY2xlcy9QTUMxMTIyNjYw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zo0MzoyMloiLCJNb2RpZmllZEJ5IjoiX05pZUhhdSIsIklkIjoiMTFiZmVjYTEtZDAxMi00NmE3LWFkNzktZTlhMTRmMzE2ZDQ2IiwiTW9kaWZpZWRPbiI6IjIwMjUtMDctMDlUMTc6NDM6MjJaIiwiUHJvamVjdCI6eyIkcmVmIjoiOC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OC9zNDE0NjctMDI0LTQ5ODgxLXkiLCJVcmlTdHJpbmciOiJodHRwczovL2RvaS5vcmcvMTAuMTAzOC9zNDE0NjctMDI0LTQ5ODgxLXk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NDM6MjJaIiwiTW9kaWZpZWRCeSI6Il9OaWVIYXUiLCJJZCI6ImE1MTJjNmYxLWZkNmItNDk1Yi1iZTk0LWY0Y2Q5YTAzYTQxZCIsIk1vZGlmaWVkT24iOiIyMDI1LTA3LTA5VDE3OjQzOjIyWiIsIlByb2plY3QiOnsiJHJlZiI6IjgifX1dLCJOdW1iZXIiOiIxIiwiT3JnYW5pemF0aW9ucyI6W10sIk90aGVyc0ludm9sdmVkIjpbXSwiUGFnZVJhbmdlIjoiPHNwPlxyXG4gIDxuPjU2MTA8L24+XHJcbiAgPGluPnRydWU8L2luPlxyXG4gIDxvcz41NjEwPC9vcz5cclxuICA8cHM+NTYxMDwvcHM+XHJcbjwvc3A+XHJcbjxvcz41NjEwPC9vcz4iLCJQZXJpb2RpY2FsIjp7IiRpZCI6IjU5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}</w:instrText>
          </w:r>
          <w:r w:rsidR="00BF3722">
            <w:rPr>
              <w:rFonts w:ascii="Segoe UI" w:hAnsi="Segoe UI" w:cs="Segoe UI"/>
              <w:bCs/>
              <w:lang w:val="en-US"/>
            </w:rPr>
            <w:fldChar w:fldCharType="separate"/>
          </w:r>
          <w:r w:rsidR="0087553E">
            <w:rPr>
              <w:rFonts w:ascii="Segoe UI" w:hAnsi="Segoe UI" w:cs="Segoe UI"/>
              <w:bCs/>
              <w:lang w:val="en-US"/>
            </w:rPr>
            <w:t>(49, 50)</w:t>
          </w:r>
          <w:r w:rsidR="00BF3722">
            <w:rPr>
              <w:rFonts w:ascii="Segoe UI" w:hAnsi="Segoe UI" w:cs="Segoe UI"/>
              <w:bCs/>
              <w:lang w:val="en-US"/>
            </w:rPr>
            <w:fldChar w:fldCharType="end"/>
          </w:r>
        </w:sdtContent>
      </w:sdt>
      <w:r w:rsidR="00682A5F">
        <w:rPr>
          <w:rFonts w:ascii="Segoe UI" w:hAnsi="Segoe UI" w:cs="Segoe UI"/>
          <w:bCs/>
          <w:lang w:val="en-US"/>
        </w:rPr>
        <w:t xml:space="preserve">. </w:t>
      </w:r>
      <w:r w:rsidR="007E20C4">
        <w:rPr>
          <w:rFonts w:ascii="Segoe UI" w:hAnsi="Segoe UI" w:cs="Segoe UI"/>
          <w:bCs/>
          <w:lang w:val="en-US"/>
        </w:rPr>
        <w:t xml:space="preserve">Significant changes in the ILC composition in both organs </w:t>
      </w:r>
      <w:r w:rsidR="00D43167">
        <w:rPr>
          <w:rFonts w:ascii="Segoe UI" w:hAnsi="Segoe UI" w:cs="Segoe UI"/>
          <w:bCs/>
          <w:lang w:val="en-US"/>
        </w:rPr>
        <w:t>were</w:t>
      </w:r>
      <w:r w:rsidR="007E20C4">
        <w:rPr>
          <w:rFonts w:ascii="Segoe UI" w:hAnsi="Segoe UI" w:cs="Segoe UI"/>
          <w:bCs/>
          <w:lang w:val="en-US"/>
        </w:rPr>
        <w:t xml:space="preserve"> already observable at early</w:t>
      </w:r>
      <w:r w:rsidR="005F39B0">
        <w:rPr>
          <w:rFonts w:ascii="Segoe UI" w:hAnsi="Segoe UI" w:cs="Segoe UI"/>
          <w:bCs/>
          <w:lang w:val="en-US"/>
        </w:rPr>
        <w:t xml:space="preserve"> </w:t>
      </w:r>
      <w:r w:rsidR="007E20C4">
        <w:rPr>
          <w:rFonts w:ascii="Segoe UI" w:hAnsi="Segoe UI" w:cs="Segoe UI"/>
          <w:bCs/>
          <w:lang w:val="en-US"/>
        </w:rPr>
        <w:t xml:space="preserve">time points of inflammation, namely day 1 and 3 after IL-33 injections. </w:t>
      </w:r>
      <w:r w:rsidR="00411C14">
        <w:rPr>
          <w:rFonts w:ascii="Segoe UI" w:hAnsi="Segoe UI" w:cs="Segoe UI"/>
          <w:bCs/>
          <w:lang w:val="en-US"/>
        </w:rPr>
        <w:t xml:space="preserve">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In contrast, lung NK cells/ILC1s did not localize together with lymphatics but in peri-vascular niches</w:t>
      </w:r>
      <w:r w:rsidR="007E5066">
        <w:rPr>
          <w:rFonts w:ascii="Segoe UI" w:hAnsi="Segoe UI" w:cs="Segoe UI"/>
          <w:bCs/>
          <w:lang w:val="en-US"/>
        </w:rPr>
        <w:t xml:space="preserve"> surrounding blood vessels</w:t>
      </w:r>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w:t>
      </w:r>
      <w:r w:rsidR="0036367F">
        <w:rPr>
          <w:rFonts w:ascii="Segoe UI" w:hAnsi="Segoe UI" w:cs="Segoe UI"/>
          <w:bCs/>
          <w:lang w:val="en-US"/>
        </w:rPr>
        <w:t>homeostatic</w:t>
      </w:r>
      <w:r w:rsidR="00BF7639">
        <w:rPr>
          <w:rFonts w:ascii="Segoe UI" w:hAnsi="Segoe UI" w:cs="Segoe UI"/>
          <w:bCs/>
          <w:lang w:val="en-US"/>
        </w:rPr>
        <w:t xml:space="preserve"> conditions, but not after IL-33 application. </w:t>
      </w:r>
    </w:p>
    <w:p w14:paraId="69F818E9" w14:textId="28A5821F"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31"/>
      <w:r w:rsidR="00852576">
        <w:rPr>
          <w:rFonts w:ascii="Segoe UI" w:hAnsi="Segoe UI" w:cs="Segoe UI"/>
          <w:bCs/>
          <w:lang w:val="en-US"/>
        </w:rPr>
        <w:t xml:space="preserve">Dahlgren </w:t>
      </w:r>
      <w:r w:rsidR="008F50BD">
        <w:rPr>
          <w:rFonts w:ascii="Segoe UI" w:hAnsi="Segoe UI" w:cs="Segoe UI"/>
          <w:bCs/>
          <w:lang w:val="en-US"/>
        </w:rPr>
        <w:t>et al.</w:t>
      </w:r>
      <w:commentRangeEnd w:id="31"/>
      <w:r w:rsidR="00852576">
        <w:rPr>
          <w:rStyle w:val="Kommentarzeichen"/>
        </w:rPr>
        <w:commentReference w:id="31"/>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9c866ec9-57a2-4229-a78c-b489ad47b95a"/>
          <w:id w:val="2096904491"/>
          <w:placeholder>
            <w:docPart w:val="DefaultPlaceholder_-1854013440"/>
          </w:placeholder>
        </w:sdtPr>
        <w:sdtContent>
          <w:r w:rsidR="00704508">
            <w:rPr>
              <w:rFonts w:ascii="Segoe UI" w:hAnsi="Segoe UI" w:cs="Segoe UI"/>
              <w:bCs/>
              <w:lang w:val="en-US"/>
            </w:rPr>
            <w:fldChar w:fldCharType="begin"/>
          </w:r>
          <w:r w:rsidR="00704508">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c0MGY2LWI1YjgtNGRlZS1hYjdkLWZiMzQ0OGMwMjJi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ljODY2ZWM5LTU3YTItNDIyOS1hNzhjLWI0ODlhZDQ3Yjk1YSIsIlRleHQiOiIoMjk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29)</w:t>
          </w:r>
          <w:r w:rsidR="00704508">
            <w:rPr>
              <w:rFonts w:ascii="Segoe UI" w:hAnsi="Segoe UI" w:cs="Segoe UI"/>
              <w:bCs/>
              <w:lang w:val="en-US"/>
            </w:rPr>
            <w:fldChar w:fldCharType="end"/>
          </w:r>
        </w:sdtContent>
      </w:sdt>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32"/>
      <w:r w:rsidR="00852576">
        <w:rPr>
          <w:rFonts w:ascii="Segoe UI" w:hAnsi="Segoe UI" w:cs="Segoe UI"/>
          <w:bCs/>
          <w:lang w:val="en-US"/>
        </w:rPr>
        <w:t>ICOS regulates ILC2 homeostasis independently of T cells and B cells and is required for the proliferation and accumulation of mature ILC2s in the lungs and intestines</w:t>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633996d9-a538-4308-a599-ec01311ff5bb"/>
          <w:id w:val="1886293760"/>
          <w:placeholder>
            <w:docPart w:val="DefaultPlaceholder_-1854013440"/>
          </w:placeholder>
        </w:sdtPr>
        <w:sdtContent>
          <w:r w:rsidR="00704508">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jkxYTljLWEyODgtNGY0Ny04NTYzLTdiOTFiZTNhODc4Y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wOVQxNzozMjoxOS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YzMzk5NmQ5LWE1MzgtNDMwOC1hNTk5LWVjMDEzMTFmZjViYiIsIlRleHQiOiIoNTE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51)</w:t>
          </w:r>
          <w:r w:rsidR="00704508">
            <w:rPr>
              <w:rFonts w:ascii="Segoe UI" w:hAnsi="Segoe UI" w:cs="Segoe UI"/>
              <w:bCs/>
              <w:lang w:val="en-US"/>
            </w:rPr>
            <w:fldChar w:fldCharType="end"/>
          </w:r>
        </w:sdtContent>
      </w:sdt>
      <w:r w:rsidR="00852576">
        <w:rPr>
          <w:rFonts w:ascii="Segoe UI" w:hAnsi="Segoe UI" w:cs="Segoe UI"/>
          <w:bCs/>
          <w:lang w:val="en-US"/>
        </w:rPr>
        <w:t>.</w:t>
      </w:r>
      <w:commentRangeEnd w:id="32"/>
      <w:r w:rsidR="00704508">
        <w:rPr>
          <w:rFonts w:ascii="Segoe UI" w:hAnsi="Segoe UI" w:cs="Segoe UI"/>
          <w:bCs/>
          <w:lang w:val="en-US"/>
        </w:rPr>
        <w:t xml:space="preserve"> </w:t>
      </w:r>
      <w:r w:rsidR="00852576">
        <w:rPr>
          <w:rStyle w:val="Kommentarzeichen"/>
        </w:rPr>
        <w:commentReference w:id="32"/>
      </w:r>
      <w:commentRangeStart w:id="33"/>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704508">
        <w:rPr>
          <w:rFonts w:ascii="Segoe UI" w:hAnsi="Segoe UI" w:cs="Segoe UI"/>
          <w:bCs/>
        </w:rPr>
        <w:t xml:space="preserve"> </w:t>
      </w:r>
      <w:sdt>
        <w:sdtPr>
          <w:rPr>
            <w:rFonts w:ascii="Segoe UI" w:hAnsi="Segoe UI" w:cs="Segoe UI"/>
            <w:bCs/>
          </w:rPr>
          <w:alias w:val="To edit, see citavi.com/edit"/>
          <w:tag w:val="CitaviPlaceholder#60a010a8-ab9e-4781-995c-c16643182e73"/>
          <w:id w:val="663755550"/>
          <w:placeholder>
            <w:docPart w:val="DefaultPlaceholder_-1854013440"/>
          </w:placeholder>
        </w:sdtPr>
        <w:sdtContent>
          <w:r w:rsidR="00704508">
            <w:rPr>
              <w:rFonts w:ascii="Segoe UI" w:hAnsi="Segoe UI" w:cs="Segoe UI"/>
              <w:bCs/>
            </w:rPr>
            <w:fldChar w:fldCharType="begin"/>
          </w:r>
          <w:r w:rsidR="00ED4844">
            <w:rPr>
              <w:rFonts w:ascii="Segoe UI" w:hAnsi="Segoe UI" w:cs="Segoe U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ZlOTczLTdkZmQtNGU4NC1iN2Y0LWE5OGI1NmYzYjkyOS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NDg4NjkzIiwiVXJpU3RyaW5nIjoiaHR0cDovL3d3dy5uY2JpLm5sbS5uaWguZ292L3B1Ym1lZC8yODQ4ODY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zowMyIsIk1vZGlmaWVkQnkiOiJfTmllSGF1IiwiSWQiOiJlZTVmNTcwOC1jZTQwLTQ4NDMtOTRlYS04MWY1NGVkY2ZlMzEiLCJNb2RpZmllZE9uIjoiMjAyNS0wNy0wOVQxMzowNzowMy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U2ODE0MzciLCJVcmlTdHJpbmciOiJodHRwczovL3d3dy5uY2JpLm5sbS5uaWguZ292L3BtYy9hcnRpY2xlcy9QTUM1NjgxND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3OjAzIiwiTW9kaWZpZWRCeSI6Il9OaWVIYXUiLCJJZCI6ImU4YjBkZjYyLWY0MjAtNDAzMC1iYzQ2LTk1MjRiOThiNTRiYyIsIk1vZGlmaWVkT24iOiIyMDI1LTA3LTA5VDEzOjA3OjA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taS4yMDE3LjQyIiwiVXJpU3RyaW5nIjoiaHR0cHM6Ly9kb2kub3JnLzEwLjEwMzgvbWkuMjAxNy4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zowMyIsIk1vZGlmaWVkQnkiOiJfTmllSGF1IiwiSWQiOiIzYjYxMWFlNy0wMTVlLTRkZjAtYjMxMi1jMjdmNjMwOTU2NjE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A5VDE3OjMyOjE5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jBhMDEwYTgtYWI5ZS00NzgxLTk5NWMtYzE2NjQzMTgyZTczIiwiVGV4dCI6Iig1MikiLCJXQUlWZXJzaW9uIjoiNi4xNy4wLjAifQ==}</w:instrText>
          </w:r>
          <w:r w:rsidR="00704508">
            <w:rPr>
              <w:rFonts w:ascii="Segoe UI" w:hAnsi="Segoe UI" w:cs="Segoe UI"/>
              <w:bCs/>
            </w:rPr>
            <w:fldChar w:fldCharType="separate"/>
          </w:r>
          <w:r w:rsidR="0087553E">
            <w:rPr>
              <w:rFonts w:ascii="Segoe UI" w:hAnsi="Segoe UI" w:cs="Segoe UI"/>
              <w:bCs/>
            </w:rPr>
            <w:t>(52)</w:t>
          </w:r>
          <w:r w:rsidR="00704508">
            <w:rPr>
              <w:rFonts w:ascii="Segoe UI" w:hAnsi="Segoe UI" w:cs="Segoe UI"/>
              <w:bCs/>
            </w:rPr>
            <w:fldChar w:fldCharType="end"/>
          </w:r>
        </w:sdtContent>
      </w:sdt>
      <w:commentRangeEnd w:id="33"/>
      <w:r w:rsidR="00852576">
        <w:rPr>
          <w:rStyle w:val="Kommentarzeichen"/>
        </w:rPr>
        <w:commentReference w:id="33"/>
      </w:r>
      <w:r w:rsidR="00852576">
        <w:rPr>
          <w:rFonts w:ascii="Segoe UI" w:hAnsi="Segoe UI" w:cs="Segoe UI"/>
          <w:bCs/>
          <w:lang w:val="en-US"/>
        </w:rPr>
        <w:t xml:space="preserve"> as well as intra-nasal application of IL-33</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0ca33712-99e7-4236-ba32-0d7ce10e25c0"/>
          <w:id w:val="1850980357"/>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liMDJmLTI0MDItNGZkZi1iNzljLWM1N2FhOTYwNGFmN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wOVQxNzozMjoxOS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BjYTMzNzEyLTk5ZTctNDIzNi1iYTMyLTBkN2NlMTBlMjVjMCIsIlRleHQiOiIoNTEpIiwiV0FJVmVyc2lvbiI6IjYuMTcuMC4wIn0=}</w:instrText>
          </w:r>
          <w:r w:rsidR="0092245B">
            <w:rPr>
              <w:rFonts w:ascii="Segoe UI" w:hAnsi="Segoe UI" w:cs="Segoe UI"/>
              <w:bCs/>
              <w:lang w:val="en-US"/>
            </w:rPr>
            <w:fldChar w:fldCharType="separate"/>
          </w:r>
          <w:r w:rsidR="0087553E">
            <w:rPr>
              <w:rFonts w:ascii="Segoe UI" w:hAnsi="Segoe UI" w:cs="Segoe UI"/>
              <w:bCs/>
              <w:lang w:val="en-US"/>
            </w:rPr>
            <w:t>(51)</w:t>
          </w:r>
          <w:r w:rsidR="0092245B">
            <w:rPr>
              <w:rFonts w:ascii="Segoe UI" w:hAnsi="Segoe UI" w:cs="Segoe UI"/>
              <w:bCs/>
              <w:lang w:val="en-US"/>
            </w:rPr>
            <w:fldChar w:fldCharType="end"/>
          </w:r>
        </w:sdtContent>
      </w:sdt>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r w:rsidR="007E5066">
        <w:rPr>
          <w:rFonts w:ascii="Segoe UI" w:hAnsi="Segoe UI" w:cs="Segoe UI"/>
          <w:bCs/>
          <w:lang w:val="en-US"/>
        </w:rPr>
        <w:t>colocalize</w:t>
      </w:r>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f1851339-7bbd-4353-91cd-724891dc2376"/>
          <w:id w:val="958609708"/>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WM2NmVhLWE4ZWEtNDcwMy1hODI2LTU4MTc0NjFjMTU2YiIsIlJhbmdlTGVuZ3RoIjo0LCJSZWZlcmVuY2VJZCI6IjA2ZWQ3MTQ5LTZkZDQtNGRkZi1iYTYyLWJmZTZmZGNmOG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0OTIxOTIiLCJVcmlTdHJpbmciOiJodHRwOi8vd3d3Lm5jYmkubmxtLm5paC5nb3YvcHVibWVkLzIzNDkyMTk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2OjI3IiwiTW9kaWZpZWRCeSI6Il9OaWVIYXUiLCJJZCI6Ijk4ZTE1ZDRlLWRkM2UtNDQ5YS1iYzIzLTg5Mjg0Zjk3ZDQyNSIsIk1vZGlmaWVkT24iOiIyMDI1LTA3LTA5VDEzOjA2OjI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zgyNDAzMyIsIlVyaVN0cmluZyI6Imh0dHBzOi8vd3d3Lm5jYmkubmxtLm5paC5nb3YvcG1jL2FydGljbGVzL1BNQzM4MjQwMz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DY6MjciLCJNb2RpZmllZEJ5IjoiX05pZUhhdSIsIklkIjoiMTA4MzJkNTQtZTMxNS00N2ZjLTg4YzItZWViMzM5MGFmZjQ5IiwiTW9kaWZpZWRPbiI6IjIwMjUtMDctMDlUMTM6MDY6Mjc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Y1L3JjbWIuMjAxMi0wMzY2TUEiLCJVcmlTdHJpbmciOiJodHRwczovL2RvaS5vcmcvMTAuMTE2NS9yY21iLjIwMTItMDM2Nk1B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}</w:instrText>
          </w:r>
          <w:r w:rsidR="0092245B">
            <w:rPr>
              <w:rFonts w:ascii="Segoe UI" w:hAnsi="Segoe UI" w:cs="Segoe UI"/>
              <w:bCs/>
              <w:lang w:val="en-US"/>
            </w:rPr>
            <w:fldChar w:fldCharType="separate"/>
          </w:r>
          <w:r w:rsidR="0087553E">
            <w:rPr>
              <w:rFonts w:ascii="Segoe UI" w:hAnsi="Segoe UI" w:cs="Segoe UI"/>
              <w:bCs/>
              <w:lang w:val="en-US"/>
            </w:rPr>
            <w:t>(53)</w:t>
          </w:r>
          <w:r w:rsidR="0092245B">
            <w:rPr>
              <w:rFonts w:ascii="Segoe UI" w:hAnsi="Segoe UI" w:cs="Segoe UI"/>
              <w:bCs/>
              <w:lang w:val="en-US"/>
            </w:rPr>
            <w:fldChar w:fldCharType="end"/>
          </w:r>
        </w:sdtContent>
      </w:sdt>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6f785a42-66f2-4745-a528-d12222b25d72"/>
          <w:id w:val="-46456032"/>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xODlkLTM5MzUtNGY2ZC1iNmQ0LTM0YTFkMTJjMDMzMi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NDg4NjkzIiwiVXJpU3RyaW5nIjoiaHR0cDovL3d3dy5uY2JpLm5sbS5uaWguZ292L3B1Ym1lZC8yODQ4ODY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zowMyIsIk1vZGlmaWVkQnkiOiJfTmllSGF1IiwiSWQiOiJlZTVmNTcwOC1jZTQwLTQ4NDMtOTRlYS04MWY1NGVkY2ZlMzEiLCJNb2RpZmllZE9uIjoiMjAyNS0wNy0wOVQxMzowNzowMy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U2ODE0MzciLCJVcmlTdHJpbmciOiJodHRwczovL3d3dy5uY2JpLm5sbS5uaWguZ292L3BtYy9hcnRpY2xlcy9QTUM1NjgxND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3OjAzIiwiTW9kaWZpZWRCeSI6Il9OaWVIYXUiLCJJZCI6ImU4YjBkZjYyLWY0MjAtNDAzMC1iYzQ2LTk1MjRiOThiNTRiYyIsIk1vZGlmaWVkT24iOiIyMDI1LTA3LTA5VDEzOjA3OjA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taS4yMDE3LjQyIiwiVXJpU3RyaW5nIjoiaHR0cHM6Ly9kb2kub3JnLzEwLjEwMzgvbWkuMjAxNy4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zowMyIsIk1vZGlmaWVkQnkiOiJfTmllSGF1IiwiSWQiOiIzYjYxMWFlNy0wMTVlLTRkZjAtYjMxMi1jMjdmNjMwOTU2NjE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A5VDE3OjMyOjE5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mY3ODVhNDItNjZmMi00NzQ1LWE1MjgtZDEyMjIyYjI1ZDcyIiwiVGV4dCI6Iig1MikiLCJXQUlWZXJzaW9uIjoiNi4xNy4wLjAifQ==}</w:instrText>
          </w:r>
          <w:r w:rsidR="0092245B">
            <w:rPr>
              <w:rFonts w:ascii="Segoe UI" w:hAnsi="Segoe UI" w:cs="Segoe UI"/>
              <w:bCs/>
              <w:lang w:val="en-US"/>
            </w:rPr>
            <w:fldChar w:fldCharType="separate"/>
          </w:r>
          <w:r w:rsidR="0087553E">
            <w:rPr>
              <w:rFonts w:ascii="Segoe UI" w:hAnsi="Segoe UI" w:cs="Segoe UI"/>
              <w:bCs/>
              <w:lang w:val="en-US"/>
            </w:rPr>
            <w:t>(52)</w:t>
          </w:r>
          <w:r w:rsidR="0092245B">
            <w:rPr>
              <w:rFonts w:ascii="Segoe UI" w:hAnsi="Segoe UI" w:cs="Segoe UI"/>
              <w:bCs/>
              <w:lang w:val="en-US"/>
            </w:rPr>
            <w:fldChar w:fldCharType="end"/>
          </w:r>
        </w:sdtContent>
      </w:sdt>
      <w:r w:rsidR="00852576">
        <w:rPr>
          <w:rFonts w:ascii="Segoe UI" w:hAnsi="Segoe UI" w:cs="Segoe UI"/>
          <w:bCs/>
          <w:lang w:val="en-US"/>
        </w:rPr>
        <w:t xml:space="preserve">. </w:t>
      </w:r>
    </w:p>
    <w:p w14:paraId="2E5D1A63" w14:textId="7FA6E09C"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w:t>
      </w:r>
      <w:r w:rsidR="0036367F">
        <w:rPr>
          <w:rFonts w:ascii="Segoe UI" w:hAnsi="Segoe UI" w:cs="Segoe UI"/>
          <w:bCs/>
          <w:lang w:val="en-US"/>
        </w:rPr>
        <w:t>homeostatic</w:t>
      </w:r>
      <w:r>
        <w:rPr>
          <w:rFonts w:ascii="Segoe UI" w:hAnsi="Segoe UI" w:cs="Segoe UI"/>
          <w:bCs/>
          <w:lang w:val="en-US"/>
        </w:rPr>
        <w:t xml:space="preserve">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ea612ced-74b9-4ed2-9b66-fb5f183d8177"/>
          <w:id w:val="2015030149"/>
          <w:placeholder>
            <w:docPart w:val="DefaultPlaceholder_-1854013440"/>
          </w:placeholder>
        </w:sdtPr>
        <w:sdtContent>
          <w:r w:rsidR="00DB25AA">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QwNGI4LWI3ZTItNGU4Ni1iOWI4LTVjYmJkYjUxYWE1MCIsIlJhbmdlTGVuZ3RoIjo0LCJSZWZlcmVuY2VJZCI6IjM3ZGNlZTk3LWViNDctNGQyZS04YzcwLTkyNmYxMzg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MS8yMDIwIiwiRG9pIjoiMTAuMzM4OS9maW1tdS4yMDE5LjAzMTE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MDM4NjM1IiwiVXJpU3RyaW5nIjoiaHR0cDovL3d3dy5uY2JpLm5sbS5uaWguZ292L3B1Ym1lZC8zMjAzODY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OFQxMzo1NDozMCIsIk1vZGlmaWVkQnkiOiJfTmllSGF1IiwiSWQiOiI5NWNmZjAwZC1jZWZkLTQ2YmUtYTdlZi1kMjEzMmY4MTQ2N2YiLCJNb2RpZmllZE9uIjoiMjAyNC0wMy0xOFQxMzo1NDoz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ODc0NjAiLCJVcmlTdHJpbmciOiJodHRwczovL3d3dy5uY2JpLm5sbS5uaWguZ292L3BtYy9hcnRpY2xlcy9QTUM2OTg3ND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4VDEzOjU0OjMwIiwiTW9kaWZpZWRCeSI6Il9OaWVIYXUiLCJJZCI6Ijc0NGM1Y2UxLTViNDItNDBkMS1hYWRlLTM0YjUyMGEzNjFmZCIsIk1vZGlmaWVkT24iOiIyMDI0LTAzLTE4VDEzOjU0OjM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aW1tdS4yMDE5LjAzMTE0IiwiVXJpU3RyaW5nIjoiaHR0cHM6Ly9kb2kub3JnLzEwLjMzODkvZmltbXUuMjAxOS4wMzE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OFQxMzo1NDozMCIsIk1vZGlmaWVkQnkiOiJfTmllSGF1IiwiSWQiOiJjNjRmMDBhMS1jMTJjLTQ5NGItOTlhYi02YzlmNGYyMmZhY2MiLCJNb2RpZmllZE9uIjoiMjAyNC0wMy0xOFQxMzo1NDozMCIsIlByb2plY3QiOnsiJHJlZiI6IjgifX1dLCJPcmdhbml6YXRpb25zIjpbXSwiT3RoZXJzSW52b2x2ZWQiOltdLCJQYWdlUmFuZ2UiOiI8c3A+XHJcbiAgPG4+MzExNDwvbj5cclxuICA8aW4+dHJ1ZTwvaW4+XHJcbiAgPG9zPjMxMTQ8L29zPlxyXG4gIDxwcz4zMTE0PC9wcz5cclxuPC9zcD5cclxuPG9zPjMxMTQ8L29zPiIsIlBlcmlvZGljYWwiOnsiJGlkIjoiMj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}</w:instrText>
          </w:r>
          <w:r w:rsidR="00DB25AA">
            <w:rPr>
              <w:rFonts w:ascii="Segoe UI" w:hAnsi="Segoe UI" w:cs="Segoe UI"/>
              <w:bCs/>
              <w:lang w:val="en-US"/>
            </w:rPr>
            <w:fldChar w:fldCharType="separate"/>
          </w:r>
          <w:r w:rsidR="0087553E">
            <w:rPr>
              <w:rFonts w:ascii="Segoe UI" w:hAnsi="Segoe UI" w:cs="Segoe UI"/>
              <w:bCs/>
              <w:lang w:val="en-US"/>
            </w:rPr>
            <w:t>(54)</w:t>
          </w:r>
          <w:r w:rsidR="00DB25AA">
            <w:rPr>
              <w:rFonts w:ascii="Segoe UI" w:hAnsi="Segoe UI" w:cs="Segoe UI"/>
              <w:bCs/>
              <w:lang w:val="en-US"/>
            </w:rPr>
            <w:fldChar w:fldCharType="end"/>
          </w:r>
        </w:sdtContent>
      </w:sdt>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36367F">
        <w:rPr>
          <w:rFonts w:ascii="Segoe UI" w:hAnsi="Segoe UI" w:cs="Segoe UI"/>
          <w:bCs/>
          <w:lang w:val="en-US"/>
        </w:rPr>
        <w:t>homeostatic</w:t>
      </w:r>
      <w:r w:rsidR="005713B5">
        <w:rPr>
          <w:rFonts w:ascii="Segoe UI" w:hAnsi="Segoe UI" w:cs="Segoe UI"/>
          <w:bCs/>
          <w:lang w:val="en-US"/>
        </w:rPr>
        <w:t xml:space="preserve"> </w:t>
      </w:r>
      <w:r w:rsidR="004167EE" w:rsidRPr="004167EE">
        <w:rPr>
          <w:rFonts w:ascii="Segoe UI" w:hAnsi="Segoe UI" w:cs="Segoe UI"/>
          <w:bCs/>
          <w:lang w:val="en-US"/>
        </w:rPr>
        <w:t>murine lung</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21fbf84e-0f3c-4863-9ae6-23be5f9efe8e"/>
          <w:id w:val="-817031939"/>
          <w:placeholder>
            <w:docPart w:val="DefaultPlaceholder_-1854013440"/>
          </w:placeholder>
        </w:sdtPr>
        <w:sdtContent>
          <w:r w:rsidR="00DB25AA">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Y2NzE0LWQ4MDItNDJhYS1iMzhkLWFkODMwZWUyMjgyZiIsIlJhbmdlTGVuZ3RoIjo0LCJSZWZlcmVuY2VJZCI6ImZmY2FhMTM5LWIyNGUtNDg0Zi05NzVjLWU3ZTI0Y2I5MWU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FkZWdoYWx2YWQiLCJQcm90ZWN0ZWQiOmZhbHNlLCJTZXgiOjAsIkNyZWF0ZWRCeSI6Il9OaWVIYXUiLCJDcmVhdGVkT24iOiIyMDIzLTEyLTE1VDEzOjMyOjA4IiwiTW9kaWZpZWRCeSI6Il9OaWVIYXUiLCJJZCI6IjExMTYwMTJlLTY2ZGMtNDc0My05NGZkLTY3ZjIxZWUwZDcyMCIsIk1vZGlmaWVkT24iOiIyMDIzLTEyLTE1VDEzOjMyOjA4IiwiUHJvamVjdCI6eyIkaWQiOiI4IiwiJHR5cGUiOiJTd2lzc0FjYWRlbWljLkNpdGF2aS5Qcm9qZWN0LCBTd2lzc0FjYWRlbWljLkNpdGF2aSJ9fSx7IiRpZCI6Ijk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TA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Ex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MTI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yM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A5VDE3OjMyOjE5IiwiUHJvamVjdCI6eyIkcmVmIjoiOCJ9fSwiVXNlTnVtYmVyaW5nVHlwZU9mUGFyZW50RG9jdW1lbnQiOmZhbHNlfV0sIkZvcm1hdHRlZFRleHQiOnsiJGlkIjoiMjQiLCJDb3VudCI6MSwiVGV4dFVuaXRzIjpbeyIkaWQiOiIyNSIsIkZvbnRTdHlsZSI6eyIkaWQiOiIyNiIsIk5ldXRyYWwiOnRydWV9LCJSZWFkaW5nT3JkZXIiOjEsIlRleHQiOiIoNDgpIn1dfSwiVGFnIjoiQ2l0YXZpUGxhY2Vob2xkZXIjMjFmYmY4NGUtMGYzYy00ODYzLTlhZTYtMjNiZTVmOWVmZThlIiwiVGV4dCI6Iig0OCkiLCJXQUlWZXJzaW9uIjoiNi4xNy4wLjAifQ==}</w:instrText>
          </w:r>
          <w:r w:rsidR="00DB25AA">
            <w:rPr>
              <w:rFonts w:ascii="Segoe UI" w:hAnsi="Segoe UI" w:cs="Segoe UI"/>
              <w:bCs/>
              <w:lang w:val="en-US"/>
            </w:rPr>
            <w:fldChar w:fldCharType="separate"/>
          </w:r>
          <w:r w:rsidR="0087553E">
            <w:rPr>
              <w:rFonts w:ascii="Segoe UI" w:hAnsi="Segoe UI" w:cs="Segoe UI"/>
              <w:bCs/>
              <w:lang w:val="en-US"/>
            </w:rPr>
            <w:t>(48)</w:t>
          </w:r>
          <w:r w:rsidR="00DB25AA">
            <w:rPr>
              <w:rFonts w:ascii="Segoe UI" w:hAnsi="Segoe UI" w:cs="Segoe UI"/>
              <w:bCs/>
              <w:lang w:val="en-US"/>
            </w:rPr>
            <w:fldChar w:fldCharType="end"/>
          </w:r>
        </w:sdtContent>
      </w:sdt>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r w:rsidR="00D47635">
        <w:rPr>
          <w:rFonts w:ascii="Segoe UI" w:hAnsi="Segoe UI" w:cs="Segoe UI"/>
          <w:bCs/>
          <w:lang w:val="en-US"/>
        </w:rPr>
        <w:t xml:space="preserve">Co-enrichment analysis and visual inspection showed that ILC2s </w:t>
      </w:r>
      <w:r w:rsidR="004554D5">
        <w:rPr>
          <w:rFonts w:ascii="Segoe UI" w:hAnsi="Segoe UI" w:cs="Segoe UI"/>
          <w:bCs/>
          <w:lang w:val="en-US"/>
        </w:rPr>
        <w:t>accumulate close to lymphatics – a distinct microanatomical niche</w:t>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w:t>
      </w:r>
      <w:r w:rsidR="004554D5">
        <w:rPr>
          <w:rFonts w:ascii="Segoe UI" w:hAnsi="Segoe UI" w:cs="Segoe UI"/>
          <w:bCs/>
          <w:lang w:val="en-US"/>
        </w:rPr>
        <w:t xml:space="preserve">frequency </w:t>
      </w:r>
      <w:r w:rsidR="00D93EEB">
        <w:rPr>
          <w:rFonts w:ascii="Segoe UI" w:hAnsi="Segoe UI" w:cs="Segoe UI"/>
          <w:bCs/>
          <w:lang w:val="en-US"/>
        </w:rPr>
        <w:t xml:space="preserve">of ILC2s </w:t>
      </w:r>
      <w:r w:rsidR="007018C6">
        <w:rPr>
          <w:rFonts w:ascii="Segoe UI" w:hAnsi="Segoe UI" w:cs="Segoe UI"/>
          <w:bCs/>
          <w:lang w:val="en-US"/>
        </w:rPr>
        <w:t xml:space="preserve">in </w:t>
      </w:r>
      <w:r w:rsidR="004554D5">
        <w:rPr>
          <w:rFonts w:ascii="Segoe UI" w:hAnsi="Segoe UI" w:cs="Segoe UI"/>
          <w:bCs/>
          <w:lang w:val="en-US"/>
        </w:rPr>
        <w:t xml:space="preserve">those micro-anatomical </w:t>
      </w:r>
      <w:r w:rsidR="007018C6">
        <w:rPr>
          <w:rFonts w:ascii="Segoe UI" w:hAnsi="Segoe UI" w:cs="Segoe UI"/>
          <w:bCs/>
          <w:lang w:val="en-US"/>
        </w:rPr>
        <w:t xml:space="preserve">peri-lymphatic niches </w:t>
      </w:r>
      <w:r>
        <w:rPr>
          <w:rFonts w:ascii="Segoe UI" w:hAnsi="Segoe UI" w:cs="Segoe UI"/>
          <w:bCs/>
          <w:lang w:val="en-US"/>
        </w:rPr>
        <w:t>may</w:t>
      </w:r>
      <w:r w:rsidR="00D93EEB">
        <w:rPr>
          <w:rFonts w:ascii="Segoe UI" w:hAnsi="Segoe UI" w:cs="Segoe UI"/>
          <w:bCs/>
          <w:lang w:val="en-US"/>
        </w:rPr>
        <w:t xml:space="preserve"> explain how </w:t>
      </w:r>
      <w:r w:rsidR="00D93EEB">
        <w:rPr>
          <w:rFonts w:ascii="Segoe UI" w:hAnsi="Segoe UI" w:cs="Segoe UI"/>
          <w:bCs/>
          <w:lang w:val="en-US"/>
        </w:rPr>
        <w:lastRenderedPageBreak/>
        <w:t xml:space="preserve">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8ec025c-5f85-4de9-ba56-cd3291f399e2"/>
          <w:id w:val="-1564178295"/>
          <w:placeholder>
            <w:docPart w:val="DefaultPlaceholder_-1854013440"/>
          </w:placeholder>
        </w:sdtPr>
        <w:sdtContent>
          <w:r w:rsidR="00F51204">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QyODM1LWU2NTYtNGFlZC1hNmRmLWNjZWM4YTMwZjJiZCIsIlJhbmdlTGVuZ3RoIjoz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wOVQxNzozMjoxOSIsIlByb2plY3QiOnsiJHJlZiI6IjgifX0sIlVzZU51bWJlcmluZ1R5cGVPZlBhcmVudERvY3VtZW50IjpmYWxzZX0seyIkaWQiOiIzOSIsIiR0eXBlIjoiU3dpc3NBY2FkZW1pYy5DaXRhdmkuQ2l0YXRpb25zLldvcmRQbGFjZWhvbGRlckVudHJ5LCBTd2lzc0FjYWRlbWljLkNpdGF2aSIsIklkIjoiZDJhYmIzOGYtYzZmOS00YjMyLWEyYTgtZTg5YzU1ZjA1YTIwIiwiUmFuZ2VTdGFydCI6MywiUmVmZXJlbmNlSWQiOiI4MWNhNDRmZS0wMGVkLTQwZDYtYmU1Ny02MGQzMGE2NWVhY2Y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MyNjA5ODgwIiwiVXJpU3RyaW5nIjoiaHR0cDovL3d3dy5uY2JpLm5sbS5uaWguZ292L3B1Ym1lZC8zMjYwOTg4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OTo1NSIsIk1vZGlmaWVkQnkiOiJfTmllSGF1IiwiSWQiOiI5ODVhMGE5NC02N2RhLTQzNGItOGJkNS04MDMyYTY0NWZhZDAiLCJNb2RpZmllZE9uIjoiMjAyNS0wNy0wOVQxMzowOTo1NS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lBNQzc0NTAxNjkiLCJVcmlTdHJpbmciOiJodHRwczovL3d3dy5uY2JpLm5sbS5uaWguZ292L3BtYy9hcnRpY2xlcy9QTUM3NDUwMTY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dhNGYxNWY2LTcyZDMtNDI4ZS1hNjBhLWM4MmU1ODRmOGNlYyIsIk1vZGlmaWVkT24iOiIyMDI1LTA3LTA5VDEzOjA5OjU1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pbW0uMTMyMzIiLCJVcmlTdHJpbmciOiJodHRwczovL2RvaS5vcmcvMTAuMTExMS9pbW0uMTMyMz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3M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Dk6NTUiLCJNb2RpZmllZEJ5IjoiX05pZUhhdSIsIklkIjoiYWQ1ZmE3OGYtYjljNS00OTU5LTk4Y2MtOTQ5ZmQwNzAxZjQ5IiwiTW9kaWZpZWRPbiI6IjIwMjUtMDctMDlUMTM6MDk6NTU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IxMC40MDQ5L2ppbW11bm9sLjIwMDAxODEiLCJVcmlTdHJpbmciOiJodHRwczovL2RvaS5vcmcvMTAuNDA0OS9qaW1tdW5vbC4yMDAwMTgx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NYXl1cmkiLCJMYXN0TmFtZSI6IkdvZ29pIiwiUHJvdGVjdGVkIjpmYWxzZSwiU2V4IjowLCJDcmVhdGVkQnkiOiJfTmllSGF1IiwiQ3JlYXRlZE9uIjoiMjAyNS0wNy0wOVQxMzowOTo1NSIsIk1vZGlmaWVkQnkiOiJfTmllSGF1IiwiSWQiOiI4MmUzMmMyYi05NzM3LTQwMTYtOWMxZC02MWI5OWRhMjQyNDkiLCJNb2RpZmllZE9uIjoiMjAyNS0wNy0wOVQxMzowOTo1NSIsIlByb2plY3QiOnsiJHJlZiI6IjgifX0seyIkaWQiOiI5MC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OTE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5Mi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OTM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k0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5NS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OTY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k3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5OC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OTk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AwIiwiJHR5cGUiOiJTd2lzc0FjYWRlbWljLkNpdGF2aS5Mb2NhdGlvbiwgU3dpc3NBY2FkZW1pYy5DaXRhdmkiLCJBZGRyZXNzIjp7IiRpZCI6IjEwMSIsIiR0eXBlIjoiU3dpc3NBY2FkZW1pYy5DaXRhdmkuTGlua2VkUmVzb3VyY2UsIFN3aXNzQWNhZGVtaWMuQ2l0YXZpIiwiTGlua2VkUmVzb3VyY2VUeXBlIjo1LCJPcmlnaW5hbFN0cmluZyI6IjM5MTEyNjk4IiwiVXJpU3RyaW5nIjoiaHR0cDovL3d3dy5uY2JpLm5sbS5uaWguZ292L3B1Ym1lZC8zOTExMjY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lBNQzExMzM4ODI2IiwiVXJpU3RyaW5nIjoiaHR0cHM6Ly93d3cubmNiaS5ubG0ubmloLmdvdi9wbWMvYXJ0aWNsZXMvUE1DMTEzMzg4MjY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M4L3M0MTU4Ni0wMjQtMDc3NDYtdyIsIlVyaVN0cmluZyI6Imh0dHBzOi8vZG9pLm9yZy8xMC4xMDM4L3M0MTU4Ni0wMjQtMDc3NDYtd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5–59)</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 xml:space="preserve">For instance, </w:t>
      </w:r>
      <w:r w:rsidR="00852576">
        <w:rPr>
          <w:rFonts w:ascii="Segoe UI" w:hAnsi="Segoe UI" w:cs="Segoe UI"/>
          <w:bCs/>
          <w:lang w:val="en-US"/>
        </w:rPr>
        <w:t>lung ILC2s stimulate lymphatics (but not blood endothelial cells) to upregulate CCL21 via LIF-LIFR</w:t>
      </w:r>
      <w:r w:rsidR="007E5066">
        <w:rPr>
          <w:rFonts w:ascii="Segoe UI" w:hAnsi="Segoe UI" w:cs="Segoe UI"/>
          <w:bCs/>
          <w:lang w:val="en-US"/>
        </w:rPr>
        <w:t>,</w:t>
      </w:r>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immune cell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94d1a10-cfdc-4304-b4cd-30aba32c3238"/>
          <w:id w:val="-1371998229"/>
          <w:placeholder>
            <w:docPart w:val="DefaultPlaceholder_-1854013440"/>
          </w:placeholder>
        </w:sdtPr>
        <w:sdtContent>
          <w:r w:rsidR="00F51204">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mI2ZGMwLTZlMDUtNDAyNy1iNDA3LTA1YjIyNDIxZDUwMiIsIlJhbmdlTGVuZ3RoIjo0LCJSZWZlcmVuY2VJZCI6Ijc1ZjExYWE5LWM3ZGQtNGM0Yy1iMjhhLThmMDkzZWI2ND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5dXJpIiwiTGFzdE5hbWUiOiJHb2dvaSIsIlByb3RlY3RlZCI6ZmFsc2UsIlNleCI6MCwiQ3JlYXRlZEJ5IjoiX05pZUhhdSIsIkNyZWF0ZWRPbiI6IjIwMjUtMDctMDlUMTM6MDk6NTUiLCJNb2RpZmllZEJ5IjoiX05pZUhhdSIsIklkIjoiODJlMzJjMmItOTczNy00MDE2LTljMWQtNjFiOTlkYTI0MjQ5IiwiTW9kaWZpZWRPbiI6IjIwMjUtMDctMDlUMTM6MDk6NTUiLCJQcm9qZWN0Ijp7IiRpZCI6IjgiLCIkdHlwZSI6IlN3aXNzQWNhZGVtaWMuQ2l0YXZpLlByb2plY3QsIFN3aXNzQWNhZGVtaWMuQ2l0YXZpIn19LHsiJGlkIjoiOS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MTA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xMS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MTI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Ez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xNC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MTU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E2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xN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MTg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OTExMjY5OCIsIlVyaVN0cmluZyI6Imh0dHA6Ly93d3cubmNiaS5ubG0ubmloLmdvdi9wdWJtZWQvMzkxMTI2O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TMzODgyNiIsIlVyaVN0cmluZyI6Imh0dHBzOi8vd3d3Lm5jYmkubmxtLm5paC5nb3YvcG1jL2FydGljbGVzL1BNQzExMzM4ODI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zOC9zNDE1ODYtMDI0LTA3NzQ2LXciLCJVcmlTdHJpbmciOiJodHRwczovL2RvaS5vcmcvMTAuMTAzOC9zNDE1ODYtMDI0LTA3NzQ2LX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8)</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0BA75202"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c04efa66-5b01-44a0-bbd1-4a91663ddcf0"/>
          <w:id w:val="1636362149"/>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ThkOTBjLThkMWMtNGM4Ni1hYjJlLTM3MTNhYjA0YjBiZSIsIlJhbmdlTGVuZ3RoIjo0LCJSZWZlcmVuY2VJZCI6Ijg3MzNlZTZlLWU1NTgtNGZkYi05ZmVlLWViZjk4ZDE5MG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kvMjAyMSIsIkRvaSI6IjEwLjMzODkvZmltbXUuMjAyMS43MzMzMj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aW1tdS4yMDIxLjczMzMyNCIsIlVyaVN0cmluZyI6Imh0dHBzOi8vZG9pLm9yZy8xMC4zMzg5L2ZpbW11LjIwMjEuNzMzMz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0VDA5OjUzOjExIiwiTW9kaWZpZWRCeSI6Il9OaWVIYXUiLCJJZCI6IjI1YWYyZDE3LTczYWQtNGU2MC1iOTRiLThmNTQ4OWYxNTViNSIsIk1vZGlmaWVkT24iOiIyMDI0LTEwLTA0VDA5OjUzOjE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Q5Mjk0NSIsIlVyaVN0cmluZyI6Imh0dHBzOi8vd3d3Lm5jYmkubmxtLm5paC5nb3YvcG1jL2FydGljbGVzL1BNQzg0OTI5N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RUMDk6NTM6MTEiLCJNb2RpZmllZEJ5IjoiX05pZUhhdSIsIklkIjoiZTAyMGY4NWEtNzZhYi00YmM5LTlhOWEtZWM3M2UxOTRhNzFiIiwiTW9kaWZpZWRPbiI6IjIwMjQtMTAtMDRUMDk6NTM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NDYzMDQxNiIsIlVyaVN0cmluZyI6Imh0dHA6Ly93d3cubmNiaS5ubG0ubmloLmdvdi9wdWJtZWQvMzQ2MzA0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TAtMDRUMDk6NTM6MTEiLCJNb2RpZmllZEJ5IjoiX05pZUhhdSIsIklkIjoiZmMzZDhiYWItMjg0ZS00OTMzLTk2ODctZDU2MmQyOWU3YjJmIiwiTW9kaWZpZWRPbiI6IjIwMjQtMTAtMDRUMDk6NTM6MTEiLCJQcm9qZWN0Ijp7IiRyZWYiOiI4In19XSwiT3JnYW5pemF0aW9ucyI6W10sIk90aGVyc0ludm9sdmVkIjpbXSwiUGFnZVJhbmdlIjoiPHNwPlxyXG4gIDxuPjczMzMyNDwvbj5cclxuICA8aW4+dHJ1ZTwvaW4+XHJcbiAgPG9zPjczMzMyNDwvb3M+XHJcbiAgPHBzPjczMzMyNDwvcHM+XHJcbjwvc3A+XHJcbjxvcz43MzMzMjQ8L29zPiIsIlBlcmlvZGljYWwiOnsiJGlkIjoiMjM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0)</w:t>
          </w:r>
          <w:r w:rsidR="00B646F6">
            <w:rPr>
              <w:rFonts w:ascii="Segoe UI" w:hAnsi="Segoe UI" w:cs="Segoe UI"/>
              <w:bCs/>
              <w:lang w:val="en-US"/>
            </w:rPr>
            <w:fldChar w:fldCharType="end"/>
          </w:r>
        </w:sdtContent>
      </w:sdt>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w:t>
      </w:r>
      <w:r w:rsidR="00E90FD9">
        <w:rPr>
          <w:rFonts w:ascii="Segoe UI" w:hAnsi="Segoe UI" w:cs="Segoe UI"/>
          <w:bCs/>
          <w:lang w:val="en-US"/>
        </w:rPr>
        <w:t xml:space="preserve">ILC2s </w:t>
      </w:r>
      <w:r w:rsidR="003C7190">
        <w:rPr>
          <w:rFonts w:ascii="Segoe UI" w:hAnsi="Segoe UI" w:cs="Segoe UI"/>
          <w:bCs/>
          <w:lang w:val="en-US"/>
        </w:rPr>
        <w:t>h</w:t>
      </w:r>
      <w:r w:rsidR="00203EBA">
        <w:rPr>
          <w:rFonts w:ascii="Segoe UI" w:hAnsi="Segoe UI" w:cs="Segoe UI"/>
          <w:bCs/>
          <w:lang w:val="en-US"/>
        </w:rPr>
        <w:t>a</w:t>
      </w:r>
      <w:r w:rsidR="003C7190">
        <w:rPr>
          <w:rFonts w:ascii="Segoe UI" w:hAnsi="Segoe UI" w:cs="Segoe UI"/>
          <w:bCs/>
          <w:lang w:val="en-US"/>
        </w:rPr>
        <w:t>ve been reported to express</w:t>
      </w:r>
      <w:r w:rsidR="00E90FD9">
        <w:rPr>
          <w:rFonts w:ascii="Segoe UI" w:hAnsi="Segoe UI" w:cs="Segoe UI"/>
          <w:bCs/>
          <w:lang w:val="en-US"/>
        </w:rPr>
        <w:t xml:space="preserve"> </w:t>
      </w:r>
      <w:proofErr w:type="spellStart"/>
      <w:r w:rsidR="00E90FD9">
        <w:rPr>
          <w:rFonts w:ascii="Segoe UI" w:hAnsi="Segoe UI" w:cs="Segoe UI"/>
          <w:bCs/>
          <w:lang w:val="en-US"/>
        </w:rPr>
        <w:t>IFNγR</w:t>
      </w:r>
      <w:proofErr w:type="spellEnd"/>
      <w:r w:rsidR="00E90FD9">
        <w:rPr>
          <w:rFonts w:ascii="Segoe UI" w:hAnsi="Segoe UI" w:cs="Segoe UI"/>
          <w:bCs/>
          <w:lang w:val="en-US"/>
        </w:rPr>
        <w:t xml:space="preserve">, and are </w:t>
      </w:r>
      <w:r w:rsidR="00866EE7">
        <w:rPr>
          <w:rFonts w:ascii="Segoe UI" w:hAnsi="Segoe UI" w:cs="Segoe UI"/>
          <w:bCs/>
          <w:lang w:val="en-US"/>
        </w:rPr>
        <w:t>responsive</w:t>
      </w:r>
      <w:r w:rsidR="00E90FD9">
        <w:rPr>
          <w:rFonts w:ascii="Segoe UI" w:hAnsi="Segoe UI" w:cs="Segoe UI"/>
          <w:bCs/>
          <w:lang w:val="en-US"/>
        </w:rPr>
        <w:t xml:space="preserve"> to </w:t>
      </w:r>
      <w:proofErr w:type="spellStart"/>
      <w:r w:rsidR="00E90FD9">
        <w:rPr>
          <w:rFonts w:ascii="Segoe UI" w:hAnsi="Segoe UI" w:cs="Segoe UI"/>
          <w:bCs/>
          <w:lang w:val="en-US"/>
        </w:rPr>
        <w:t>IFNγ</w:t>
      </w:r>
      <w:proofErr w:type="spellEnd"/>
      <w:r w:rsidR="00E90FD9">
        <w:rPr>
          <w:rFonts w:ascii="Segoe UI" w:hAnsi="Segoe UI" w:cs="Segoe UI"/>
          <w:bCs/>
          <w:lang w:val="en-US"/>
        </w:rPr>
        <w:t xml:space="preserve"> secreted by ILC1s and NK cells, e.g. in the context of viral infection</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286afa92-93f3-4f63-a519-57456adc01d4"/>
          <w:id w:val="1703588435"/>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hkNTA0LTQxNTctNGMzNy1iMzA2LWY0YWM2ZWQyMmZkOSIsIlJhbmdlTGVuZ3RoIjozLCJSZWZlcmVuY2VJZCI6IjdiOTljYTQyLWRlNWQtNDIzOS05YjRlLTU5YzE0YjQ4Nj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g1MTM1OTIiLCJVcmlTdHJpbmciOiJodHRwOi8vd3d3Lm5jYmkubmxtLm5paC5nb3YvcHVibWVkLzI4NTEzNT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EzOjQzIiwiTW9kaWZpZWRCeSI6Il9OaWVIYXUiLCJJZCI6IjhkMDJmZWJmLTM1M2MtNDQ2Mi1iYTU2LTg0OTBhZjI2MGE0OSIsIk1vZGlmaWVkT24iOiIyMDI1LTA3LTA5VDEzOjEzOjQ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TY5Mzc4OSIsIlVyaVN0cmluZyI6Imh0dHBzOi8vd3d3Lm5jYmkubmxtLm5paC5nb3YvcG1jL2FydGljbGVzL1BNQzU2OTM3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TM6NDMiLCJNb2RpZmllZEJ5IjoiX05pZUhhdSIsIklkIjoiNzMyOWQ1NDgtZTFmYy00NjIyLWE5OWYtMWJlYmZlNmMxZmY2IiwiTW9kaWZpZWRPbiI6IjIwMjUtMDctMDlUMTM6MTM6NDM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1pLjIwMTcuNDEiLCJVcmlTdHJpbmciOiJodHRwczovL2RvaS5vcmcvMTAuMTAzOC9taS4yMDE3Lj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Db3ZlclBhdGgiOnsiJGlkIjoiMzkiLCIkdHlwZSI6IlN3aXNzQWNhZGVtaWMuQ2l0YXZpLkxpbmtlZFJlc291cmNlLCBTd2lzc0FjYWRlbWljLkNpdGF2aSIsIkxpbmtlZFJlc291cmNlVHlwZSI6MSwiVXJpU3RyaW5nIjoiTW9ybywgS2FiYXRhIGV0IGFsIDIwMTYgLSBJbnRlcmZlcm9uIGFuZCBJTC0yNyBhbnRhZ29uaXp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vMTEvMjAxNSIsIkRvaSI6IjEwLjEwMzgvbmkuMzMw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pLjMzMDkiLCJVcmlTdHJpbmciOiJodHRwczovL2RvaS5vcmcvMTAuMTAzOC9uaS4zMzA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zVDA4OjM0OjMwIiwiTW9kaWZpZWRCeSI6Il9OaWVIYXUiLCJJZCI6IjAwNjI5OTNlLTI5ZDctNGU3NC1iYzU0LTY1YjViODY3Mzk1NCIsIk1vZGlmaWVkT24iOiIyMDI0LTAyLTIzVDA4OjM0OjMw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Y1OTU4ODgiLCJVcmlTdHJpbmciOiJodHRwOi8vd3d3Lm5jYmkubmxtLm5paC5nb3YvcHVibWVkLzI2NTk1ODg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1, 62)</w:t>
          </w:r>
          <w:r w:rsidR="00B646F6">
            <w:rPr>
              <w:rFonts w:ascii="Segoe UI" w:hAnsi="Segoe UI" w:cs="Segoe UI"/>
              <w:bCs/>
              <w:lang w:val="en-US"/>
            </w:rPr>
            <w:fldChar w:fldCharType="end"/>
          </w:r>
        </w:sdtContent>
      </w:sdt>
      <w:r w:rsidR="00B646F6">
        <w:rPr>
          <w:rFonts w:ascii="Segoe UI" w:hAnsi="Segoe UI" w:cs="Segoe UI"/>
          <w:bCs/>
          <w:lang w:val="en-US"/>
        </w:rPr>
        <w:t xml:space="preserve">. </w:t>
      </w:r>
      <w:r w:rsidR="00866EE7">
        <w:rPr>
          <w:rFonts w:ascii="Segoe UI" w:hAnsi="Segoe UI" w:cs="Segoe UI"/>
          <w:bCs/>
          <w:lang w:val="en-US"/>
        </w:rPr>
        <w:t xml:space="preserve">It has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in the context of IL-33</w:t>
      </w:r>
      <w:r w:rsidR="003C7190">
        <w:rPr>
          <w:rFonts w:ascii="Segoe UI" w:hAnsi="Segoe UI" w:cs="Segoe UI"/>
          <w:bCs/>
          <w:lang w:val="en-US"/>
        </w:rPr>
        <w:t>-induced inflammation</w:t>
      </w:r>
      <w:r w:rsidR="00866EE7">
        <w:rPr>
          <w:rFonts w:ascii="Segoe UI" w:hAnsi="Segoe UI" w:cs="Segoe UI"/>
          <w:bCs/>
          <w:lang w:val="en-US"/>
        </w:rPr>
        <w:t xml:space="preserve"> </w:t>
      </w:r>
      <w:r w:rsidR="00E90FD9">
        <w:rPr>
          <w:rFonts w:ascii="Segoe UI" w:hAnsi="Segoe UI" w:cs="Segoe UI"/>
          <w:bCs/>
          <w:lang w:val="en-US"/>
        </w:rPr>
        <w:t>in mice</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4710dee6-6098-4840-8df4-3012ba078e0b"/>
          <w:id w:val="1500302407"/>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I5ZjNmLWE0ZDUtNDI0NS1iYTQ3LTNjMWI0YzYxMmE0ZCIsIlJhbmdlTGVuZ3RoIjo0LCJSZWZlcmVuY2VJZCI6IjE4N2YzYmUzLWExYzAtNDU5NS05OGMxLWQ0ZWNkNDEwMDc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1dLCJDaXRhdGlvbktleVVwZGF0ZVR5cGUiOjAsIkNvbGxhYm9yYXRvcnMiOltdLCJDb3ZlclBhdGgiOnsiJGlkIjoiMTYiLCIkdHlwZSI6IlN3aXNzQWNhZGVtaWMuQ2l0YXZpLkxpbmtlZFJlc291cmNlLCBTd2lzc0FjYWRlbWljLkNpdGF2aSIsIkxpbmtlZFJlc291cmNlVHlwZSI6MSwiVXJpU3RyaW5nIjoiTW9sb2Zza3ksIHZhbiBHb29sIGV0IGFsIDIwMTUgLSBJbnRlcmxldWtpbi0zMyBhbmQgSW50ZXJmZXJvbi3OsyBDb3VudGVyLVJlZ3VsYXRlIEdyb3Vw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YvMjAxNSIsIkRvaSI6IjEwLjEwMTYvai5pbW11bmkuMjAxNS4wNS4wMT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YwOTI0NjkiLCJVcmlTdHJpbmciOiJodHRwOi8vd3d3Lm5jYmkubmxtLm5paC5nb3YvcHVibWVkLzI2MDkyNDY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5VDEwOjI0OjUyIiwiTW9kaWZpZWRCeSI6Il9OaWVIYXUiLCJJZCI6ImVhMDUxY2Q1LTU2MWUtNGE3MC05N2YwLWMxMmQ0YTFiMzZiYSIsIk1vZGlmaWVkT24iOiIyMDI0LTAzLTI5VDEwOjI0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xMjg1MiIsIlVyaVN0cmluZyI6Imh0dHBzOi8vd3d3Lm5jYmkubmxtLm5paC5nb3YvcG1jL2FydGljbGVzL1BNQzQ1MTI4N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lUMTA6MjQ6NTIiLCJNb2RpZmllZEJ5IjoiX05pZUhhdSIsIklkIjoiOGYxOGE1MjgtMTE2MC00MmU2LThjNmQtMzkwZmYyMjJkOTVlIiwiTW9kaWZpZWRPbiI6IjIwMjQtMDMtMjlUMTA6MjQ6N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1tdW5pLjIwMTUuMDUuMDE5IiwiVXJpU3RyaW5nIjoiaHR0cHM6Ly9kb2kub3JnLzEwLjEwMTYvai5pbW11bmkuMjAxNS4wNS4wM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}</w:instrText>
          </w:r>
          <w:r w:rsidR="00B646F6">
            <w:rPr>
              <w:rFonts w:ascii="Segoe UI" w:hAnsi="Segoe UI" w:cs="Segoe UI"/>
              <w:bCs/>
              <w:lang w:val="en-US"/>
            </w:rPr>
            <w:fldChar w:fldCharType="separate"/>
          </w:r>
          <w:r w:rsidR="0087553E">
            <w:rPr>
              <w:rFonts w:ascii="Segoe UI" w:hAnsi="Segoe UI" w:cs="Segoe UI"/>
              <w:bCs/>
              <w:lang w:val="en-US"/>
            </w:rPr>
            <w:t>(63)</w:t>
          </w:r>
          <w:r w:rsidR="00B646F6">
            <w:rPr>
              <w:rFonts w:ascii="Segoe UI" w:hAnsi="Segoe UI" w:cs="Segoe UI"/>
              <w:bCs/>
              <w:lang w:val="en-US"/>
            </w:rPr>
            <w:fldChar w:fldCharType="end"/>
          </w:r>
        </w:sdtContent>
      </w:sdt>
      <w:r w:rsidR="00B646F6">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34"/>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34"/>
      <w:r w:rsidR="00866EE7">
        <w:rPr>
          <w:rStyle w:val="Kommentarzeichen"/>
        </w:rPr>
        <w:commentReference w:id="34"/>
      </w:r>
    </w:p>
    <w:p w14:paraId="5070FB96" w14:textId="20677757"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sidR="00D9599D">
        <w:rPr>
          <w:rFonts w:ascii="Segoe UI" w:hAnsi="Segoe UI" w:cs="Segoe UI"/>
          <w:bCs/>
          <w:lang w:val="en-US"/>
        </w:rPr>
        <w:t xml:space="preserve"> </w:t>
      </w:r>
      <w:sdt>
        <w:sdtPr>
          <w:rPr>
            <w:rFonts w:ascii="Segoe UI" w:hAnsi="Segoe UI" w:cs="Segoe UI"/>
            <w:bCs/>
            <w:lang w:val="en-US"/>
          </w:rPr>
          <w:alias w:val="To edit, see citavi.com/edit"/>
          <w:tag w:val="CitaviPlaceholder#a82ffdd6-268c-4520-95e9-fc0680b02904"/>
          <w:id w:val="1880364499"/>
          <w:placeholder>
            <w:docPart w:val="DefaultPlaceholder_-1854013440"/>
          </w:placeholder>
        </w:sdtPr>
        <w:sdtContent>
          <w:r w:rsidR="00D9599D">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E1MTRhLWYzODAtNGUzYS1hMzBhLTQ3MzA0MTkyMDY1MC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2E4MmZmZGQ2LTI2OGMtNDUyMC05NWU5LWZjMDY4MGIwMjkwNCIsIlRleHQiOiIoMjgpIiwiV0FJVmVyc2lvbiI6IjYuMTcuMC4wIn0=}</w:instrText>
          </w:r>
          <w:r w:rsidR="00D9599D">
            <w:rPr>
              <w:rFonts w:ascii="Segoe UI" w:hAnsi="Segoe UI" w:cs="Segoe UI"/>
              <w:bCs/>
              <w:lang w:val="en-US"/>
            </w:rPr>
            <w:fldChar w:fldCharType="separate"/>
          </w:r>
          <w:r w:rsidR="0087553E">
            <w:rPr>
              <w:rFonts w:ascii="Segoe UI" w:hAnsi="Segoe UI" w:cs="Segoe UI"/>
              <w:bCs/>
              <w:lang w:val="en-US"/>
            </w:rPr>
            <w:t>(28)</w:t>
          </w:r>
          <w:r w:rsidR="00D9599D">
            <w:rPr>
              <w:rFonts w:ascii="Segoe UI" w:hAnsi="Segoe UI" w:cs="Segoe UI"/>
              <w:bCs/>
              <w:lang w:val="en-US"/>
            </w:rPr>
            <w:fldChar w:fldCharType="end"/>
          </w:r>
        </w:sdtContent>
      </w:sdt>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fdcb41d5-717a-4360-9cf0-4569bda21f22"/>
          <w:id w:val="-1919554589"/>
          <w:placeholder>
            <w:docPart w:val="DefaultPlaceholder_-1854013440"/>
          </w:placeholder>
        </w:sdtPr>
        <w:sdtContent>
          <w:r w:rsidR="0030167C">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NmM2M2LTcxNWItNDhlNy1hNTZlLWY5ZTAxNGY2OTNlZiIsIlJhbmdlTGVuZ3RoIjozLCJSZWZlcmVuY2VJZCI6IjI5YjVlNTMxLTY1NGYtNDdjMi1iOGMwLWYxNWQ1YWY3OT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hpIiwiTGFzdE5hbWUiOiJOZ28gVGhpIFBodW9uZyIsIlByb3RlY3RlZCI6ZmFsc2UsIlNleCI6MCwiQ3JlYXRlZEJ5IjoiX05pZUhhdSIsIkNyZWF0ZWRPbiI6IjIwMjMtMTEtMTFUMTM6NDA6MjYiLCJNb2RpZmllZEJ5IjoiX05pZUhhdSIsIklkIjoiMGYyYjg1ODUtMzM1NS00NDAzLWE5MjItZmM5N2FjN2UxZGU4IiwiTW9kaWZpZWRPbiI6IjIwMjMtMTEtMTFUMTM6NDA6MjYiLCJQcm9qZWN0Ijp7IiRpZCI6IjgiLCIkdHlwZSI6IlN3aXNzQWNhZGVtaWMuQ2l0YXZpLlByb2plY3QsIFN3aXNzQWNhZGVtaWMuQ2l0YXZpIn19LHsiJGlkIjoiOS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T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xMS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Ey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xMy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xNC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MTU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MTY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yN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wOVQxNzozMjoxOSIsIlByb2plY3QiOnsiJHJlZiI6IjgifX0sIlVzZU51bWJlcmluZ1R5cGVPZlBhcmVudERvY3VtZW50IjpmYWxzZX0seyIkaWQiOiIyOCIsIiR0eXBlIjoiU3dpc3NBY2FkZW1pYy5DaXRhdmkuQ2l0YXRpb25zLldvcmRQbGFjZWhvbGRlckVudHJ5LCBTd2lzc0FjYWRlbWljLkNpdGF2aSIsIklkIjoiZGM4YjVmNTQtMWI1ZS00MjUzLWIxYjUtNjY4NWE2MTIxNjkwIiwiUmFuZ2VTdGFydCI6MywiUmFuZ2VMZW5ndGgiOjUsIlJlZmVyZW5jZUlkIjoiMTMwNzEzODItOTYzOC00MDFhLTkwNTUtYTAyMjhhNzJkMzg5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NDQ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Db3ZlclBhdGgiOnsiJGlkIjoiNDUiLCIkdHlwZSI6IlN3aXNzQWNhZGVtaWMuQ2l0YXZpLkxpbmtlZFJlc291cmNlLCBTd2lzc0FjYWRlbWljLkNpdGF2aSIsIkxpbmtlZFJlc291cmNlVHlwZSI6MSwiVXJpU3RyaW5nIjoiTmVpbGwsIFdvbmcgZXQgYWwgMjAxMCAtIE51b2N5dGVzIHJlcHJlc2VudCBhIG5ldyBpbm5hd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8wMy8yMDEwIiwiRG9pIjoiMTAuMTAzOC9uYXR1cmUwODkw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yODYyMTY1IiwiVXJpU3RyaW5nIjoiaHR0cHM6Ly93d3cubmNiaS5ubG0ubmloLmdvdi9wbWMvYXJ0aWNsZXMvUE1DMjg2MjE2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yMFQwOTo1MjozOSIsIk1vZGlmaWVkQnkiOiJfTmllSGF1IiwiSWQiOiIwMDZkYzYwMC0yZDc2LTQ3OGEtYWQzMS1jNzk3ZjYyOTkyY2YiLCJNb2RpZmllZE9uIjoiMjAyMy0xMS0yMFQwOTo1MjozO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IwMjAwNTE4IiwiVXJpU3RyaW5nIjoiaHR0cDovL3d3dy5uY2JpLm5sbS5uaWguZ292L3B1Ym1lZC8yMDIwMDU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yMFQwOTo1MjozOSIsIk1vZGlmaWVkQnkiOiJfTmllSGF1IiwiSWQiOiI2MzU1Y2ZlYy1jMTllLTRiNGMtYWViYS03NDA4MTYzNmY5YzgiLCJNb2RpZmllZE9uIjoiMjAyMy0xMS0yMFQwOTo1MjozO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zgvbmF0dXJlMDg5MDAiLCJVcmlTdHJpbmciOiJodHRwczovL2RvaS5vcmcvMTAuMTAzOC9uYXR1cmUwODkwM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44, 43)</w:t>
          </w:r>
          <w:r w:rsidR="0030167C">
            <w:rPr>
              <w:rFonts w:ascii="Segoe UI" w:hAnsi="Segoe UI" w:cs="Segoe UI"/>
              <w:bCs/>
              <w:lang w:val="en-US"/>
            </w:rPr>
            <w:fldChar w:fldCharType="end"/>
          </w:r>
        </w:sdtContent>
      </w:sdt>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35"/>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88d786b4-8fb4-4446-8428-26478c4c44d9"/>
          <w:id w:val="1909646868"/>
          <w:placeholder>
            <w:docPart w:val="DefaultPlaceholder_-1854013440"/>
          </w:placeholder>
        </w:sdtPr>
        <w:sdtContent>
          <w:r w:rsidR="0030167C">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AzOWE0LTU1ZDEtNGJjOC1iZTkyLTIzY2UwZjFlYTc1O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g4ZDc4NmI0LThmYjQtNDQ0Ni04NDI4LTI2NDc4YzRjNDRkOSIsIlRleHQiOiIoMjk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29)</w:t>
          </w:r>
          <w:r w:rsidR="0030167C">
            <w:rPr>
              <w:rFonts w:ascii="Segoe UI" w:hAnsi="Segoe UI" w:cs="Segoe UI"/>
              <w:bCs/>
              <w:lang w:val="en-US"/>
            </w:rPr>
            <w:fldChar w:fldCharType="end"/>
          </w:r>
        </w:sdtContent>
      </w:sdt>
      <w:commentRangeEnd w:id="35"/>
      <w:r w:rsidR="004902C4">
        <w:rPr>
          <w:rStyle w:val="Kommentarzeichen"/>
        </w:rPr>
        <w:commentReference w:id="35"/>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w:t>
      </w:r>
      <w:r w:rsidR="00536F80">
        <w:rPr>
          <w:rFonts w:ascii="Segoe UI" w:hAnsi="Segoe UI" w:cs="Segoe UI"/>
          <w:bCs/>
          <w:lang w:val="en-US"/>
        </w:rPr>
        <w:t xml:space="preserve"> </w:t>
      </w:r>
      <w:sdt>
        <w:sdtPr>
          <w:rPr>
            <w:rFonts w:ascii="Segoe UI" w:hAnsi="Segoe UI" w:cs="Segoe UI"/>
            <w:bCs/>
            <w:lang w:val="en-US"/>
          </w:rPr>
          <w:alias w:val="To edit, see citavi.com/edit"/>
          <w:tag w:val="CitaviPlaceholder#db85efd4-4e41-46fc-82c4-d3afbde6c09a"/>
          <w:id w:val="1246150955"/>
          <w:placeholder>
            <w:docPart w:val="DefaultPlaceholder_-1854013440"/>
          </w:placeholder>
        </w:sdtPr>
        <w:sdtContent>
          <w:r w:rsidR="00536F8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dkYzMzLWQ3NjAtNDVhZC1iNjk2LWQyZDhhNzNiNDA1NyIsIlJhbmdlTGVuZ3RoIjozLCJSZWZlcmVuY2VJZCI6IjI5NzFkODJkLWMwODAtNDgxNi04ZGY4LWUyMjRkMDlmZD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zA4MDgxNyIsIlVyaVN0cmluZyI6Imh0dHA6Ly93d3cubmNiaS5ubG0ubmloLmdvdi9wdWJtZWQvMzcwODA4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jE6MDEiLCJNb2RpZmllZEJ5IjoiX05pZUhhdSIsIklkIjoiZmZkM2Y5YmMtMzg2NC00OTI2LTgyYmYtZmNkZThhYmQ2NDA1IiwiTW9kaWZpZWRPbiI6IjIwMjUtMDctMDlUMTM6MjE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GNiLjIwMjMuMDMuMDA3IiwiVXJpU3RyaW5nIjoiaHR0cHM6Ly9kb2kub3JnLzEwLjEwMTYvai50Y2IuMjAyMy4wMy4w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Y5MjYzMjkiLCJVcmlTdHJpbmciOiJodHRwOi8vd3d3Lm5jYmkubmxtLm5paC5nb3YvcHVibWVkLzM2OTI2MzI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IxOjAxIiwiTW9kaWZpZWRCeSI6Il9OaWVIYXUiLCJJZCI6IjVjODU2ZThlLWI3ZDktNDlhMy05NTgxLWU4NTZkZWIzZjc5YyIsIk1vZGlmaWVkT24iOiIyMDI1LTA3LTA5VDEzOjIxOjAx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wMTExMDQiLCJVcmlTdHJpbmciOiJodHRwczovL3d3dy5uY2JpLm5sbS5uaWguZ292L3BtYy9hcnRpY2xlcy9QTUMxMDAxMTE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yMTowMSIsIk1vZGlmaWVkQnkiOiJfTmllSGF1IiwiSWQiOiI2MzFkOWQyZi0wMzdjLTQzYTItYmE0Yy03NmQyNDM0M2FmODUiLCJNb2RpZmllZE9uIjoiMjAyNS0wNy0wOVQxMzoyMTowM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MzODkvZmltbXUuMjAyMy4xMTM3NjU5IiwiVXJpU3RyaW5nIjoiaHR0cHM6Ly9kb2kub3JnLzEwLjMzODkvZmltbXUuMjAyMy4xMTM3NjU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xOjAxIiwiTW9kaWZpZWRCeSI6Il9OaWVIYXUiLCJJZCI6IjFmNTAwNjQ4LTc5MjYtNDA5NC05Mjg5LTg5ZmYxYjM4ZmIwYSIsIk1vZGlmaWVkT24iOiIyMDI1LTA3LTA5VDEzOjIxOjAxIiwiUHJvamVjdCI6eyIkcmVmIjoiOCJ9fV0sIk9yZ2FuaXphdGlvbnMiOltdLCJPdGhlcnNJbnZvbHZlZCI6W10sIlBhZ2VSYW5nZSI6IjxzcD5cclxuICA8bj4xMTM3NjU5PC9uPlxyXG4gIDxpbj50cnVlPC9pbj5cclxuICA8b3M+MTEzNzY1OTwvb3M+XHJcbiAgPHBzPjExMzc2NTk8L3BzPlxyXG48L3NwPlxyXG48b3M+MTEzNzY1OTwvb3M+IiwiUGVyaW9kaWNhbCI6eyIkaWQiOiIz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}</w:instrText>
          </w:r>
          <w:r w:rsidR="00536F80">
            <w:rPr>
              <w:rFonts w:ascii="Segoe UI" w:hAnsi="Segoe UI" w:cs="Segoe UI"/>
              <w:bCs/>
              <w:lang w:val="en-US"/>
            </w:rPr>
            <w:fldChar w:fldCharType="separate"/>
          </w:r>
          <w:r w:rsidR="0087553E">
            <w:rPr>
              <w:rFonts w:ascii="Segoe UI" w:hAnsi="Segoe UI" w:cs="Segoe UI"/>
              <w:bCs/>
              <w:lang w:val="en-US"/>
            </w:rPr>
            <w:t>(64, 65)</w:t>
          </w:r>
          <w:r w:rsidR="00536F80">
            <w:rPr>
              <w:rFonts w:ascii="Segoe UI" w:hAnsi="Segoe UI" w:cs="Segoe UI"/>
              <w:bCs/>
              <w:lang w:val="en-US"/>
            </w:rPr>
            <w:fldChar w:fldCharType="end"/>
          </w:r>
        </w:sdtContent>
      </w:sdt>
      <w:r w:rsidR="004817A9">
        <w:rPr>
          <w:rFonts w:ascii="Segoe UI" w:hAnsi="Segoe UI" w:cs="Segoe UI"/>
          <w:bCs/>
          <w:lang w:val="en-US"/>
        </w:rPr>
        <w:t xml:space="preserve"> 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r w:rsidR="003C7190">
        <w:rPr>
          <w:rFonts w:ascii="Segoe UI" w:hAnsi="Segoe UI" w:cs="Segoe UI"/>
          <w:lang w:val="en-US"/>
        </w:rPr>
        <w:t>induce</w:t>
      </w:r>
      <w:r w:rsidR="003C7190" w:rsidRPr="007A54D6">
        <w:rPr>
          <w:rFonts w:ascii="Segoe UI" w:hAnsi="Segoe UI" w:cs="Segoe UI"/>
          <w:lang w:val="en-US"/>
        </w:rPr>
        <w:t xml:space="preserve"> </w:t>
      </w:r>
      <w:r w:rsidR="002E6F21" w:rsidRPr="007A54D6">
        <w:rPr>
          <w:rFonts w:ascii="Segoe UI" w:hAnsi="Segoe UI" w:cs="Segoe UI"/>
          <w:lang w:val="en-US"/>
        </w:rPr>
        <w:t>collagen production from fibroblasts</w:t>
      </w:r>
      <w:r w:rsidR="00536F80">
        <w:rPr>
          <w:rFonts w:ascii="Segoe UI" w:hAnsi="Segoe UI" w:cs="Segoe UI"/>
          <w:lang w:val="en-US"/>
        </w:rPr>
        <w:t xml:space="preserve"> </w:t>
      </w:r>
      <w:sdt>
        <w:sdtPr>
          <w:rPr>
            <w:rFonts w:ascii="Segoe UI" w:hAnsi="Segoe UI" w:cs="Segoe UI"/>
            <w:lang w:val="en-US"/>
          </w:rPr>
          <w:alias w:val="To edit, see citavi.com/edit"/>
          <w:tag w:val="CitaviPlaceholder#535ecfef-5e7f-4c2b-a424-4b13f335c37e"/>
          <w:id w:val="-1840996187"/>
          <w:placeholder>
            <w:docPart w:val="DefaultPlaceholder_-1854013440"/>
          </w:placeholder>
        </w:sdtPr>
        <w:sdtContent>
          <w:r w:rsidR="00536F80">
            <w:rPr>
              <w:rFonts w:ascii="Segoe UI" w:hAnsi="Segoe UI" w:cs="Segoe UI"/>
              <w:lang w:val="en-US"/>
            </w:rPr>
            <w:fldChar w:fldCharType="begin"/>
          </w:r>
          <w:r w:rsidR="00ED4844">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NjNTYyLTk0NWUtNGVhZi04YTk3LTQyOTk5NGViZDZlOCIsIlJhbmdlTGVuZ3RoIjo0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wOVQxNzozMjoxOSIsIlByb2plY3QiOnsiJHJlZiI6IjgifX0sIlVzZU51bWJlcmluZ1R5cGVPZlBhcmVudERvY3VtZW50IjpmYWxzZX1dLCJGb3JtYXR0ZWRUZXh0Ijp7IiRpZCI6IjM5IiwiQ291bnQiOjEsIlRleHRVbml0cyI6W3siJGlkIjoiNDAiLCJGb250U3R5bGUiOnsiJGlkIjoiNDEiLCJOZXV0cmFsIjp0cnVlfSwiUmVhZGluZ09yZGVyIjoxLCJUZXh0IjoiKDU1KSJ9XX0sIlRhZyI6IkNpdGF2aVBsYWNlaG9sZGVyIzUzNWVjZmVmLTVlN2YtNGMyYi1hNDI0LTRiMTNmMzM1YzM3ZSIsIlRleHQiOiIoNTUpIiwiV0FJVmVyc2lvbiI6IjYuMTcuMC4wIn0=}</w:instrText>
          </w:r>
          <w:r w:rsidR="00536F80">
            <w:rPr>
              <w:rFonts w:ascii="Segoe UI" w:hAnsi="Segoe UI" w:cs="Segoe UI"/>
              <w:lang w:val="en-US"/>
            </w:rPr>
            <w:fldChar w:fldCharType="separate"/>
          </w:r>
          <w:r w:rsidR="0087553E">
            <w:rPr>
              <w:rFonts w:ascii="Segoe UI" w:hAnsi="Segoe UI" w:cs="Segoe UI"/>
              <w:lang w:val="en-US"/>
            </w:rPr>
            <w:t>(55)</w:t>
          </w:r>
          <w:r w:rsidR="00536F80">
            <w:rPr>
              <w:rFonts w:ascii="Segoe UI" w:hAnsi="Segoe UI" w:cs="Segoe UI"/>
              <w:lang w:val="en-US"/>
            </w:rPr>
            <w:fldChar w:fldCharType="end"/>
          </w:r>
        </w:sdtContent>
      </w:sdt>
      <w:r w:rsidR="002E6F21">
        <w:rPr>
          <w:rFonts w:ascii="Segoe UI" w:hAnsi="Segoe UI" w:cs="Segoe UI"/>
          <w:lang w:val="en-US"/>
        </w:rPr>
        <w:t xml:space="preserve">, so additional investigations with spatial technologies with </w:t>
      </w:r>
      <w:r w:rsidR="003C7190">
        <w:rPr>
          <w:rFonts w:ascii="Segoe UI" w:hAnsi="Segoe UI" w:cs="Segoe UI"/>
          <w:lang w:val="en-US"/>
        </w:rPr>
        <w:t xml:space="preserve">a </w:t>
      </w:r>
      <w:r w:rsidR="002E6F21">
        <w:rPr>
          <w:rFonts w:ascii="Segoe UI" w:hAnsi="Segoe UI" w:cs="Segoe UI"/>
          <w:lang w:val="en-US"/>
        </w:rPr>
        <w:t xml:space="preserve">panel </w:t>
      </w:r>
      <w:r w:rsidR="003C7190">
        <w:rPr>
          <w:rFonts w:ascii="Segoe UI" w:hAnsi="Segoe UI" w:cs="Segoe UI"/>
          <w:lang w:val="en-US"/>
        </w:rPr>
        <w:t xml:space="preserve">focusing on an ILCs and fibroblasts </w:t>
      </w:r>
      <w:r w:rsidR="002E6F21">
        <w:rPr>
          <w:rFonts w:ascii="Segoe UI" w:hAnsi="Segoe UI" w:cs="Segoe UI"/>
          <w:lang w:val="en-US"/>
        </w:rPr>
        <w:t xml:space="preserve">would be interesting. </w:t>
      </w:r>
    </w:p>
    <w:p w14:paraId="28C804AA" w14:textId="5C8643B9" w:rsidR="001578E8" w:rsidRPr="008F50BD" w:rsidRDefault="004B5ED0" w:rsidP="0036111A">
      <w:pPr>
        <w:jc w:val="both"/>
        <w:rPr>
          <w:lang w:val="en-US"/>
        </w:rPr>
      </w:pPr>
      <w:commentRangeStart w:id="36"/>
      <w:commentRangeStart w:id="37"/>
      <w:r w:rsidRPr="00780B75">
        <w:rPr>
          <w:rFonts w:ascii="Segoe UI" w:hAnsi="Segoe UI" w:cs="Segoe UI"/>
          <w:bCs/>
          <w:lang w:val="en-US"/>
        </w:rPr>
        <w:t xml:space="preserve">We were </w:t>
      </w:r>
      <w:commentRangeEnd w:id="36"/>
      <w:r w:rsidR="003C7190">
        <w:rPr>
          <w:rStyle w:val="Kommentarzeichen"/>
        </w:rPr>
        <w:commentReference w:id="36"/>
      </w:r>
      <w:commentRangeEnd w:id="37"/>
      <w:r w:rsidR="00173D77">
        <w:rPr>
          <w:rStyle w:val="Kommentarzeichen"/>
        </w:rPr>
        <w:commentReference w:id="37"/>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w:t>
      </w:r>
      <w:r w:rsidR="007C41B0">
        <w:rPr>
          <w:rFonts w:ascii="Segoe UI" w:hAnsi="Segoe UI" w:cs="Segoe UI"/>
          <w:bCs/>
          <w:lang w:val="en-US"/>
        </w:rPr>
        <w:t xml:space="preserve"> </w:t>
      </w:r>
      <w:sdt>
        <w:sdtPr>
          <w:rPr>
            <w:rFonts w:ascii="Segoe UI" w:hAnsi="Segoe UI" w:cs="Segoe UI"/>
            <w:bCs/>
            <w:lang w:val="en-US"/>
          </w:rPr>
          <w:alias w:val="To edit, see citavi.com/edit"/>
          <w:tag w:val="CitaviPlaceholder#4d3c558c-4b3f-43ad-9e47-d52b5decdc63"/>
          <w:id w:val="1445115208"/>
          <w:placeholder>
            <w:docPart w:val="DefaultPlaceholder_-1854013440"/>
          </w:placeholder>
        </w:sdtPr>
        <w:sdtContent>
          <w:r w:rsidR="007C41B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gxZDkyLTEzNjUtNDg0YS1iNWFiLWQzOTQzNDQ4OWZlZSIsIlJhbmdlTGVuZ3RoIjo0LCJSZWZlcmVuY2VJZCI6IjFjMGE5Zjg3LTYxN2YtNGZmNC1hNmQ5LTRlMGEyNjYwZW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S8yMDA4IiwiRG9pIjoiMTAuMTAzOC9uaS4xN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mkuMTY4MSIsIlVyaVN0cmluZyI6Imh0dHBzOi8vZG9pLm9yZy8xMC4xMDM4L25pLjE2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Q6MDM6NDUiLCJNb2RpZmllZEJ5IjoiX05pZUhhdSIsIklkIjoiNTlmNTFlYTktNTExNC00OTViLTg1MWQtNGQzNDU5OGNhZThkIiwiTW9kaWZpZWRPbiI6IjIwMjQtMDMtMjNUMTQ6MDM6ND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OTAyOTkwNCIsIlVyaVN0cmluZyI6Imh0dHA6Ly93d3cubmNiaS5ubG0ubmloLmdvdi9wdWJtZWQvMTkwMjk5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}</w:instrText>
          </w:r>
          <w:r w:rsidR="007C41B0">
            <w:rPr>
              <w:rFonts w:ascii="Segoe UI" w:hAnsi="Segoe UI" w:cs="Segoe UI"/>
              <w:bCs/>
              <w:lang w:val="en-US"/>
            </w:rPr>
            <w:fldChar w:fldCharType="separate"/>
          </w:r>
          <w:r w:rsidR="0087553E">
            <w:rPr>
              <w:rFonts w:ascii="Segoe UI" w:hAnsi="Segoe UI" w:cs="Segoe UI"/>
              <w:bCs/>
              <w:lang w:val="en-US"/>
            </w:rPr>
            <w:t>(66)</w:t>
          </w:r>
          <w:r w:rsidR="007C41B0">
            <w:rPr>
              <w:rFonts w:ascii="Segoe UI" w:hAnsi="Segoe UI" w:cs="Segoe UI"/>
              <w:bCs/>
              <w:lang w:val="en-US"/>
            </w:rPr>
            <w:fldChar w:fldCharType="end"/>
          </w:r>
        </w:sdtContent>
      </w:sdt>
      <w:r w:rsidRPr="00780B75">
        <w:rPr>
          <w:rFonts w:ascii="Segoe UI" w:hAnsi="Segoe UI" w:cs="Segoe UI"/>
          <w:bCs/>
          <w:lang w:val="en-US"/>
        </w:rPr>
        <w:t xml:space="preserve">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w:t>
      </w:r>
      <w:r w:rsidR="00A55A98" w:rsidRPr="00780B75">
        <w:rPr>
          <w:rFonts w:ascii="Segoe UI" w:hAnsi="Segoe UI" w:cs="Segoe UI"/>
          <w:bCs/>
          <w:lang w:val="en-US"/>
        </w:rPr>
        <w:lastRenderedPageBreak/>
        <w:t>environmental factors</w:t>
      </w:r>
      <w:r w:rsidR="00C573CE" w:rsidRPr="00780B75">
        <w:rPr>
          <w:rFonts w:ascii="Segoe UI" w:hAnsi="Segoe UI" w:cs="Segoe UI"/>
          <w:bCs/>
          <w:lang w:val="en-US"/>
        </w:rPr>
        <w:t xml:space="preserve"> </w:t>
      </w:r>
      <w:sdt>
        <w:sdtPr>
          <w:rPr>
            <w:rFonts w:ascii="Segoe UI" w:hAnsi="Segoe UI" w:cs="Segoe UI"/>
            <w:bCs/>
            <w:lang w:val="en-US"/>
          </w:rPr>
          <w:alias w:val="To edit, see citavi.com/edit"/>
          <w:tag w:val="CitaviPlaceholder#edb01ce9-184f-4de8-8c7f-573fb001d272"/>
          <w:id w:val="-201864974"/>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IwZmQ4LTY5MDQtNDBlYS04MDY5LTIzNDcwZjM2YTcyZSIsIlJhbmdlTGVuZ3RoIjozLCJSZWZlcmVuY2VJZCI6ImNlMGEzZTVjLTk1Y2ItNDcxYy1hMzQ5LTU5ZmIyNDIwNTg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xN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1dLCJDaXRhdGlvbktleVVwZGF0ZVR5cGUiOjAsIkNvbGxhYm9yYXRvcnMiOltdLCJDb3ZlclBhdGgiOnsiJGlkIjoiMTYiLCIkdHlwZSI6IlN3aXNzQWNhZGVtaWMuQ2l0YXZpLkxpbmtlZFJlc291cmNlLCBTd2lzc0FjYWRlbWljLkNpdGF2aSIsIkxpbmtlZFJlc291cmNlVHlwZSI6MSwiVXJpU3RyaW5nIjoiUm9iaW5ldHRlLCBGdWNocyBldCBhbCAyMDE1IC0gVHJhbnNjcmlwdGlvbmFsIHByb2dyYW1zIGRlZmluZSBtb2xlY3VsYXIgY2hhcmFjdGVyaXN0aWN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EvMjAxNSIsIkRvaSI6IjEwLjEwMzgvbmkuMzA5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YyMTgyNSIsIlVyaVN0cmluZyI6Imh0dHA6Ly93d3cubmNiaS5ubG0ubmloLmdvdi9wdWJtZWQvMjU2MjE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Dk6MjE6NTUiLCJNb2RpZmllZEJ5IjoiX05pZUhhdSIsIklkIjoiZmZiNjk4ODctYThmOS00OWFiLTgwOTAtYTBkOThhMDA1MWJjIiwiTW9kaWZpZWRPbiI6IjIwMjQtMDItMjFUMDk6MjE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25pLjMwOTQiLCJVcmlTdHJpbmciOiJodHRwczovL2RvaS5vcmcvMTAuMTAzOC9uaS4z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A5OjIxOjU1IiwiTW9kaWZpZWRCeSI6Il9OaWVIYXUiLCJJZCI6IjFkOGI4MWEzLTk3N2MtNGU3Zi05ZGMxLThmNGJiZmNjODY4MCIsIk1vZGlmaWVkT24iOiIyMDI0LTAyLTIxVDA5OjIxOjU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DM3MjE0MyIsIlVyaVN0cmluZyI6Imh0dHBzOi8vd3d3Lm5jYmkubmxtLm5paC5nb3YvcG1jL2FydGljbGVzL1BNQzQzNzIx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zA5LzIwMjAiLCJEb2kiOiIxMC4xMDE2L2ouaXQuMjAyMC4wOC4wMD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l0LjIwMjAuMDguMDA5IiwiVXJpU3RyaW5nIjoiaHR0cHM6Ly9kb2kub3JnLzEwLjEwMTYvai5pdC4yMDIwLjA4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S0wMVQwOToxNzo1MSIsIk1vZGlmaWVkQnkiOiJfTmllSGF1IiwiSWQiOiIxN2MwYTg3NC0yZTM1LTRmOWMtOGVlZS00YTk5NzBlOTIyNjQiLCJNb2RpZmllZE9uIjoiMjAyMy0wOS0wMVQwOToxNzo1MS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yOTE3NTEwIiwiVXJpU3RyaW5nIjoiaHR0cDovL3d3dy5uY2JpLm5sbS5uaWguZ292L3B1Ym1lZC8zMjkxNzUx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67, 68)</w:t>
          </w:r>
          <w:r w:rsidR="0089308F">
            <w:rPr>
              <w:rFonts w:ascii="Segoe UI" w:hAnsi="Segoe UI" w:cs="Segoe UI"/>
              <w:bCs/>
              <w:lang w:val="en-US"/>
            </w:rPr>
            <w:fldChar w:fldCharType="end"/>
          </w:r>
        </w:sdtContent>
      </w:sdt>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r w:rsidR="003C7190">
        <w:rPr>
          <w:rFonts w:ascii="Segoe UI" w:hAnsi="Segoe UI" w:cs="Segoe UI"/>
          <w:bCs/>
          <w:lang w:val="en-US"/>
        </w:rPr>
        <w:t xml:space="preserve">the </w:t>
      </w:r>
      <w:r w:rsidR="0005327E" w:rsidRPr="00780B75">
        <w:rPr>
          <w:rFonts w:ascii="Segoe UI" w:hAnsi="Segoe UI" w:cs="Segoe UI"/>
          <w:bCs/>
          <w:lang w:val="en-US"/>
        </w:rPr>
        <w:t>context</w:t>
      </w:r>
      <w:r w:rsidR="003C7190">
        <w:rPr>
          <w:rFonts w:ascii="Segoe UI" w:hAnsi="Segoe UI" w:cs="Segoe UI"/>
          <w:bCs/>
          <w:lang w:val="en-US"/>
        </w:rPr>
        <w:t xml:space="preserve"> of inflammation</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fc8c6874-9c20-4545-a414-07a2ca19d2c5"/>
          <w:id w:val="-1770005064"/>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djZDY5LTZmN2UtNDgzOC05YTNiLTJhMWU2YjIxMmY2NyIsIlJhbmdlTGVuZ3RoIjozLCJSZWZlcmVuY2VJZCI6IjY2OTg0ZTgzLTU1YzMtNGQwZi05ZjI0LTU1ZTNmODFkNj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GllZmVuYmFjaCIsIlByb3RlY3RlZCI6ZmFsc2UsIlNleCI6MCwiQ3JlYXRlZEJ5IjoiX05pZUhhdSIsIkNyZWF0ZWRPbiI6IjIwMjMtMTItMTVUMTM6NTc6MzQiLCJNb2RpZmllZEJ5IjoiX05pZUhhdSIsIklkIjoiZWUwZWQxZGYtMDVjNy00YzE2LThkZjAtMDEyYzIxYmE1NGY0IiwiTW9kaWZpZWRPbiI6IjIwMjMtMTItMTVUMTM6NTc6MzQiLCJQcm9qZWN0Ijp7IiRpZCI6IjgiLCIkdHlwZSI6IlN3aXNzQWNhZGVtaWMuQ2l0YXZpLlByb2plY3QsIFN3aXNzQWNhZGVtaWMuQ2l0YXZpIn19LHsiJGlkIjoiO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Eb2kiOiIxMC4xMDE2L2ouaW1tdW5pLjIwMTQuMDk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MjM4MDkzIiwiVXJpU3RyaW5nIjoiaHR0cDovL3d3dy5uY2JpLm5sbS5uaWguZ292L3B1Ym1lZC8yNTIzODA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yNTozNSIsIk1vZGlmaWVkQnkiOiJfTmllSGF1IiwiSWQiOiI1ZTkzOWIzYy1hOTJkLTQ1NjYtYWViOS02ODQwNTIxMTM3ZmMiLCJNb2RpZmllZE9uIjoiMjAyNS0wNy0wOVQxMzoyN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xNzE3MTAiLCJVcmlTdHJpbmciOiJodHRwczovL3d3dy5uY2JpLm5sbS5uaWguZ292L3BtYy9hcnRpY2xlcy9QTUM0MTcxNz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I1OjM1IiwiTW9kaWZpZWRCeSI6Il9OaWVIYXUiLCJJZCI6IjRiNzRlYjJlLWUxZjEtNDA3Yi1iMjliLTk1ZjBmMzk5OTJjYiIsIk1vZGlmaWVkT24iOiIyMDI1LTA3LTA5VDEzOjI1OjM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ltbXVuaS4yMDE0LjA5LjAwNSIsIlVyaVN0cmluZyI6Imh0dHBzOi8vZG9pLm9yZy8xMC4xMDE2L2ouaW1tdW5pLjIwMTQuMDkuMDA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wNy8yMDE1IiwiRG9pIjoiMTAuMTAxNi9qLmltbXVuaS4yMDE1LjA2LjAx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yNjE4NzQxMyIsIlVyaVN0cmluZyI6Imh0dHA6Ly93d3cubmNiaS5ubG0ubmloLmdvdi9wdWJtZWQvMjYxODc0M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TA6MTg6MDMiLCJNb2RpZmllZEJ5IjoiX05pZUhhdSIsIklkIjoiZGQxNDI0ZDAtMDlkOS00YWQ1LWJhNWYtN2MxZGMxNzgzYjg1IiwiTW9kaWZpZWRPbiI6IjIwMjQtMDItMjFUMTA6MTg6MDM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W1tdW5pLjIwMTUuMDYuMDE5IiwiVXJpU3RyaW5nIjoiaHR0cHM6Ly9kb2kub3JnLzEwLjEwMTYvai5pbW11bmkuMjAxNS4wNi4wMT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EvMjAxMyIsIkRvaSI6IjEwLjEwMzgvbmF0dXJlMTE4MTM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zOC9uYXR1cmUxMTgxMyIsIlVyaVN0cmluZyI6Imh0dHBzOi8vZG9pLm9yZy8xMC4xMDM4L25hdHVyZTExODEz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EwOjAzOjUwIiwiTW9kaWZpZWRCeSI6Il9OaWVIYXUiLCJJZCI6ImM4ZTg4NzBmLTNhNjEtNDdiOC1iNjRkLTMyODFiYWQ1NDZkYyIsIk1vZGlmaWVkT24iOiIyMDI0LTAyLTIxVDEwOjAzOjUw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MzMzQ0MTQiLCJVcmlTdHJpbmciOiJodHRwOi8vd3d3Lm5jYmkubmxtLm5paC5nb3YvcHVibWVkLzIzMzM0NDE0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}</w:instrText>
          </w:r>
          <w:r w:rsidR="0089308F">
            <w:rPr>
              <w:rFonts w:ascii="Segoe UI" w:hAnsi="Segoe UI" w:cs="Segoe UI"/>
              <w:bCs/>
              <w:lang w:val="en-US"/>
            </w:rPr>
            <w:fldChar w:fldCharType="separate"/>
          </w:r>
          <w:r w:rsidR="0087553E">
            <w:rPr>
              <w:rFonts w:ascii="Segoe UI" w:hAnsi="Segoe UI" w:cs="Segoe UI"/>
              <w:bCs/>
              <w:lang w:val="en-US"/>
            </w:rPr>
            <w:t>(69–71)</w:t>
          </w:r>
          <w:r w:rsidR="0089308F">
            <w:rPr>
              <w:rFonts w:ascii="Segoe UI" w:hAnsi="Segoe UI" w:cs="Segoe UI"/>
              <w:bCs/>
              <w:lang w:val="en-US"/>
            </w:rPr>
            <w:fldChar w:fldCharType="end"/>
          </w:r>
        </w:sdtContent>
      </w:sdt>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w:t>
      </w:r>
      <w:r w:rsidR="0036367F">
        <w:rPr>
          <w:rFonts w:ascii="Segoe UI" w:hAnsi="Segoe UI" w:cs="Segoe UI"/>
          <w:bCs/>
          <w:lang w:val="en-US"/>
        </w:rPr>
        <w:t>homeostatic</w:t>
      </w:r>
      <w:r w:rsidR="00BD0C2B" w:rsidRPr="00780B75">
        <w:rPr>
          <w:rFonts w:ascii="Segoe UI" w:hAnsi="Segoe UI" w:cs="Segoe UI"/>
          <w:bCs/>
          <w:lang w:val="en-US"/>
        </w:rPr>
        <w:t xml:space="preserve">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bc5fb769-2635-4277-aa4b-01362758e10d"/>
          <w:id w:val="-1196226080"/>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UxOGM1LTI5NmEtNDQ1MS04MmQxLTg2ZmI1MWVlODIwMCIsIlJhbmdlTGVuZ3RoIjo0LCJSZWZlcmVuY2VJZCI6IjNlZTk4OGIzLTI0OTctNGM4Ny04YzFiLTE3ZmE0MjBjZjE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5LTc1ODAuMjAwOC4wMDky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0NzU1NTgiLCJVcmlTdHJpbmciOiJodHRwczovL3d3dy5uY2JpLm5sbS5uaWguZ292L3BtYy9hcnRpY2xlcy9QTUMyNDc1N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AxVDA4OjA2OjQ1IiwiTW9kaWZpZWRCeSI6Il9OaWVIYXUiLCJJZCI6ImRkYjQ3N2VmLWViZWUtNDg0MS05MzlhLWIwMzYwYTA1MTJiOCIsIk1vZGlmaWVkT24iOiIyMDI0LTA0LTAxVDA4OjA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2MzgwNzAiLCJVcmlTdHJpbmciOiJodHRwOi8vd3d3Lm5jYmkubmxtLm5paC5nb3YvcHVibWVkLzE4NjM4MDc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AxVDA4OjA2OjQ1IiwiTW9kaWZpZWRCeSI6Il9OaWVIYXUiLCJJZCI6IjBkYzBkYTA5LWU5MmEtNDdlMy04ODYxLTUyYjljMzRkNjhiMiIsIk1vZGlmaWVkT24iOiIyMDI0LTA0LTAxVDA4OjA2OjQ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0NjktNzU4MC4yMDA4LjAwOTI1LngiLCJVcmlTdHJpbmciOiJodHRwczovL2RvaS5vcmcvMTAuMTExMS9qLjE0NjktNzU4MC4yMDA4LjAwOTI1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72)</w:t>
          </w:r>
          <w:r w:rsidR="0089308F">
            <w:rPr>
              <w:rFonts w:ascii="Segoe UI" w:hAnsi="Segoe UI" w:cs="Segoe UI"/>
              <w:bCs/>
              <w:lang w:val="en-US"/>
            </w:rPr>
            <w:fldChar w:fldCharType="end"/>
          </w:r>
        </w:sdtContent>
      </w:sdt>
      <w:r w:rsidR="001578E8" w:rsidRPr="00780B75">
        <w:rPr>
          <w:rFonts w:ascii="Segoe UI" w:hAnsi="Segoe UI" w:cs="Segoe UI"/>
          <w:bCs/>
          <w:lang w:val="en-US"/>
        </w:rPr>
        <w:t xml:space="preserve">. </w:t>
      </w:r>
      <w:r w:rsidR="003C7190">
        <w:rPr>
          <w:rFonts w:ascii="Segoe UI" w:hAnsi="Segoe UI" w:cs="Segoe UI"/>
          <w:bCs/>
          <w:lang w:val="en-US"/>
        </w:rPr>
        <w:t>S</w:t>
      </w:r>
      <w:r w:rsidR="001578E8" w:rsidRPr="00780B75">
        <w:rPr>
          <w:rFonts w:ascii="Segoe UI" w:hAnsi="Segoe UI" w:cs="Segoe UI"/>
          <w:bCs/>
          <w:lang w:val="en-US"/>
        </w:rPr>
        <w:t>mall intestinal organoids co-culture with ILC1s for 4 days has been shown to increase the transcriptional C</w:t>
      </w:r>
      <w:r w:rsidR="003C7190">
        <w:rPr>
          <w:rFonts w:ascii="Segoe UI" w:hAnsi="Segoe UI" w:cs="Segoe UI"/>
          <w:bCs/>
          <w:lang w:val="en-US"/>
        </w:rPr>
        <w:t>D</w:t>
      </w:r>
      <w:r w:rsidR="001578E8" w:rsidRPr="00780B75">
        <w:rPr>
          <w:rFonts w:ascii="Segoe UI" w:hAnsi="Segoe UI" w:cs="Segoe UI"/>
          <w:bCs/>
          <w:lang w:val="en-US"/>
        </w:rPr>
        <w:t>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w:t>
      </w:r>
      <w:r w:rsidR="00090350">
        <w:rPr>
          <w:rFonts w:ascii="Segoe UI" w:hAnsi="Segoe UI" w:cs="Segoe UI"/>
          <w:bCs/>
          <w:lang w:val="en-US"/>
        </w:rPr>
        <w:t xml:space="preserve"> </w:t>
      </w:r>
      <w:sdt>
        <w:sdtPr>
          <w:rPr>
            <w:rFonts w:ascii="Segoe UI" w:hAnsi="Segoe UI" w:cs="Segoe UI"/>
            <w:bCs/>
            <w:lang w:val="en-US"/>
          </w:rPr>
          <w:alias w:val="To edit, see citavi.com/edit"/>
          <w:tag w:val="CitaviPlaceholder#0e337aba-6c18-4d19-8b2d-8fa4dd282582"/>
          <w:id w:val="1031376354"/>
          <w:placeholder>
            <w:docPart w:val="DefaultPlaceholder_-1854013440"/>
          </w:placeholder>
        </w:sdtPr>
        <w:sdtContent>
          <w:r w:rsidR="0009035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hjZDgyLWEwMWUtNDNjZS05NzAwLWEwZmEzYzMzNDQ2NSIsIlJhbmdlTGVuZ3RoIjo0LCJSZWZlcmVuY2VJZCI6IjIzZjE3MDJiLTExNTktNDVjMi04YTAyLTc5ZTZkMDE3Y2M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5LzIwMjAiLCJEb2kiOiIxMC4xMDM4L3M0MTU2My0wMjAtMDc4My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c2MTE1NzQiLCJVcmlTdHJpbmciOiJodHRwczovL3d3dy5uY2JpLm5sbS5uaWguZ292L3BtYy9hcnRpY2xlcy9QTUM3NjExNT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wVDEyOjAxOjE1IiwiTW9kaWZpZWRCeSI6Il9OaWVIYXUiLCJJZCI6IjcxNTdjOTc4LWNjYzAtNDk5Ny1iNzYxLTQ1ZDkxMzBmMWY5ZCIsIk1vZGlmaWVkT24iOiIyMDI0LTAzLTMwVDEyOjAx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NjMtMDIwLTA3ODMtOCIsIlVyaVN0cmluZyI6Imh0dHBzOi8vZG9pLm9yZy8xMC4xMDM4L3M0MTU2My0wMjAtMDc4My0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MwVDEyOjAxOjE1IiwiTW9kaWZpZWRCeSI6Il9OaWVIYXUiLCJJZCI6IjQ3MTVlY2VmLTM1YzEtNGM3ZC1hMTgwLTczZjE0ODAyYzUyYyIsIk1vZGlmaWVkT24iOiIyMDI0LTAzLTMwVDEyOjAxOjE1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I4OTU1MDciLCJVcmlTdHJpbmciOiJodHRwOi8vd3d3Lm5jYmkubmxtLm5paC5nb3YvcHVibWVkLzMyODk1NTA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}</w:instrText>
          </w:r>
          <w:r w:rsidR="00090350">
            <w:rPr>
              <w:rFonts w:ascii="Segoe UI" w:hAnsi="Segoe UI" w:cs="Segoe UI"/>
              <w:bCs/>
              <w:lang w:val="en-US"/>
            </w:rPr>
            <w:fldChar w:fldCharType="separate"/>
          </w:r>
          <w:r w:rsidR="0087553E">
            <w:rPr>
              <w:rFonts w:ascii="Segoe UI" w:hAnsi="Segoe UI" w:cs="Segoe UI"/>
              <w:bCs/>
              <w:lang w:val="en-US"/>
            </w:rPr>
            <w:t>(73)</w:t>
          </w:r>
          <w:r w:rsidR="00090350">
            <w:rPr>
              <w:rFonts w:ascii="Segoe UI" w:hAnsi="Segoe UI" w:cs="Segoe UI"/>
              <w:bCs/>
              <w:lang w:val="en-US"/>
            </w:rPr>
            <w:fldChar w:fldCharType="end"/>
          </w:r>
        </w:sdtContent>
      </w:sdt>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maintenance of ISC afterwards </w:t>
      </w:r>
      <w:sdt>
        <w:sdtPr>
          <w:rPr>
            <w:rFonts w:ascii="Segoe UI" w:hAnsi="Segoe UI" w:cs="Segoe UI"/>
            <w:bCs/>
            <w:lang w:val="en-US"/>
          </w:rPr>
          <w:alias w:val="To edit, see citavi.com/edit"/>
          <w:tag w:val="CitaviPlaceholder#6e1c05ac-371a-4051-9f49-14ce4c31faa2"/>
          <w:id w:val="1464472193"/>
          <w:placeholder>
            <w:docPart w:val="DefaultPlaceholder_-1854013440"/>
          </w:placeholder>
        </w:sdtPr>
        <w:sdtContent>
          <w:r w:rsidR="007B29A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OTYyN2I4LTQ1MDYtNGJiMy1iNmIyLTMxZjZmODBhNGM4MiIsIlJhbmdlTGVuZ3RoIjo0LCJSZWZlcmVuY2VJZCI6ImIwNGQ1NjdhLTgyYTItNDEzNy1hMmVlLWM1NDZmM2MyMW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EvMDkvMjAxNSIsIkRvaSI6IjEwLjEwODQvamVtLjIwMTUwMzE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lBNQzQ2MTIwOTQiLCJVcmlTdHJpbmciOiJodHRwczovL3d3dy5uY2JpLm5sbS5uaWguZ292L3BtYy9hcnRpY2xlcy9QTUM0NjEy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xVDA5OjUxOjA4IiwiTW9kaWZpZWRCeSI6Il9OaWVIYXUiLCJJZCI6IjFlYjQ2YTBjLTY1NzQtNGQxNC1iZDZkLWIxYTBjMDM1N2ZiNyIsIk1vZGlmaWVkT24iOiIyMDI0LTAzLTMxVDA5OjUx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zOTIyMjMiLCJVcmlTdHJpbmciOiJodHRwOi8vd3d3Lm5jYmkubmxtLm5paC5nb3YvcHVibWVkLzI2MzkyMjI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xVDA5OjUxOjA4IiwiTW9kaWZpZWRCeSI6Il9OaWVIYXUiLCJJZCI6IjlmNGNlNDg5LWU4OTgtNDI5OC04Y2ExLWZkNGJhNzBmMjM2ZCIsIk1vZGlmaWVkT24iOiIyMDI0LTAzLTMxVDA5OjUxOjA4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4NC9qZW0uMjAxNTAzMTgiLCJVcmlTdHJpbmciOiJodHRwczovL2RvaS5vcmcvMTAuMTA4NC9qZW0uMjAxNTAzM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}</w:instrText>
          </w:r>
          <w:r w:rsidR="007B29AF">
            <w:rPr>
              <w:rFonts w:ascii="Segoe UI" w:hAnsi="Segoe UI" w:cs="Segoe UI"/>
              <w:bCs/>
              <w:lang w:val="en-US"/>
            </w:rPr>
            <w:fldChar w:fldCharType="separate"/>
          </w:r>
          <w:r w:rsidR="0087553E">
            <w:rPr>
              <w:rFonts w:ascii="Segoe UI" w:hAnsi="Segoe UI" w:cs="Segoe UI"/>
              <w:bCs/>
              <w:lang w:val="en-US"/>
            </w:rPr>
            <w:t>(74)</w:t>
          </w:r>
          <w:r w:rsidR="007B29AF">
            <w:rPr>
              <w:rFonts w:ascii="Segoe UI" w:hAnsi="Segoe UI" w:cs="Segoe UI"/>
              <w:bCs/>
              <w:lang w:val="en-US"/>
            </w:rPr>
            <w:fldChar w:fldCharType="end"/>
          </w:r>
        </w:sdtContent>
      </w:sdt>
      <w:r w:rsidR="001578E8" w:rsidRPr="00780B75">
        <w:rPr>
          <w:rFonts w:ascii="Segoe UI" w:hAnsi="Segoe UI" w:cs="Segoe UI"/>
          <w:bCs/>
          <w:lang w:val="en-US"/>
        </w:rPr>
        <w:t>. Intestinal ILC3s are also directly involved in the DNA damage response of ISC regulating this by IL-22 secretion</w:t>
      </w:r>
      <w:r w:rsidR="007B29AF">
        <w:rPr>
          <w:rFonts w:ascii="Segoe UI" w:hAnsi="Segoe UI" w:cs="Segoe UI"/>
          <w:bCs/>
          <w:lang w:val="en-US"/>
        </w:rPr>
        <w:t xml:space="preserve"> </w:t>
      </w:r>
      <w:sdt>
        <w:sdtPr>
          <w:rPr>
            <w:rFonts w:ascii="Segoe UI" w:hAnsi="Segoe UI" w:cs="Segoe UI"/>
            <w:bCs/>
            <w:lang w:val="en-US"/>
          </w:rPr>
          <w:alias w:val="To edit, see citavi.com/edit"/>
          <w:tag w:val="CitaviPlaceholder#94839967-cab8-46e9-a258-4aff14796389"/>
          <w:id w:val="1668980795"/>
          <w:placeholder>
            <w:docPart w:val="DefaultPlaceholder_-1854013440"/>
          </w:placeholder>
        </w:sdtPr>
        <w:sdtContent>
          <w:r w:rsidR="007B29A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k4YjVkLTkwNDgtNGFlYS04MjA1LTRjMmRlYWMzYWQyNiIsIlJhbmdlTGVuZ3RoIjo0LCJSZWZlcmVuY2VJZCI6IjU1Y2MzMjBlLTQ4ZDAtNDAxOC04OThjLTFmZTE3NDM0NDU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8wMS8yMDE5IiwiRG9pIjoiMTAuMTAzOC9zNDE1ODYtMDE5LTA4OTkt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4Ni0wMTktMDg5OS03IiwiVXJpU3RyaW5nIjoiaHR0cHM6Ly9kb2kub3JnLzEwLjEwMzgvczQxNTg2LTAxOS0wODk5LT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k6MzIiLCJNb2RpZmllZEJ5IjoiX05pZUhhdSIsIklkIjoiNTJkZmU1MWUtNjM5Yy00ZGM2LTg4OWQtZjM5YzM0ODExYTJkIiwiTW9kaWZpZWRPbiI6IjIwMjQtMDMtMzFUMDk6NTk6MzI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NDIwMDkxIiwiVXJpU3RyaW5nIjoiaHR0cHM6Ly93d3cubmNiaS5ubG0ubmloLmdvdi9wbWMvYXJ0aWNsZXMvUE1DNjQyMDA5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zMVQwOTo1OTozMiIsIk1vZGlmaWVkQnkiOiJfTmllSGF1IiwiSWQiOiJlNjk0NTM3Mi1jNjE0LTQ5MmItODRiZS01NzMzMGMzMzYzMDEiLCJNb2RpZmllZE9uIjoiMjAyNC0wMy0zMVQwOTo1OTozMi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wNzAwOTE0IiwiVXJpU3RyaW5nIjoiaHR0cDovL3d3dy5uY2JpLm5sbS5uaWguZ292L3B1Ym1lZC8zMDcwMDkx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}</w:instrText>
          </w:r>
          <w:r w:rsidR="007B29AF">
            <w:rPr>
              <w:rFonts w:ascii="Segoe UI" w:hAnsi="Segoe UI" w:cs="Segoe UI"/>
              <w:bCs/>
              <w:lang w:val="en-US"/>
            </w:rPr>
            <w:fldChar w:fldCharType="separate"/>
          </w:r>
          <w:r w:rsidR="0087553E">
            <w:rPr>
              <w:rFonts w:ascii="Segoe UI" w:hAnsi="Segoe UI" w:cs="Segoe UI"/>
              <w:bCs/>
              <w:lang w:val="en-US"/>
            </w:rPr>
            <w:t>(75)</w:t>
          </w:r>
          <w:r w:rsidR="007B29AF">
            <w:rPr>
              <w:rFonts w:ascii="Segoe UI" w:hAnsi="Segoe UI" w:cs="Segoe UI"/>
              <w:bCs/>
              <w:lang w:val="en-US"/>
            </w:rPr>
            <w:fldChar w:fldCharType="end"/>
          </w:r>
        </w:sdtContent>
      </w:sdt>
      <w:r w:rsidR="001578E8" w:rsidRPr="00780B75">
        <w:rPr>
          <w:rFonts w:ascii="Segoe UI" w:hAnsi="Segoe UI" w:cs="Segoe UI"/>
          <w:bCs/>
          <w:lang w:val="en-US"/>
        </w:rPr>
        <w:t>.</w:t>
      </w:r>
    </w:p>
    <w:p w14:paraId="3D5646C2" w14:textId="299316D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38"/>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38"/>
      <w:r w:rsidR="00665BE7">
        <w:rPr>
          <w:rStyle w:val="Kommentarzeichen"/>
        </w:rPr>
        <w:commentReference w:id="38"/>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sdt>
        <w:sdtPr>
          <w:rPr>
            <w:rFonts w:ascii="Segoe UI" w:hAnsi="Segoe UI" w:cs="Segoe UI"/>
            <w:bCs/>
            <w:lang w:val="en-US"/>
          </w:rPr>
          <w:alias w:val="To edit, see citavi.com/edit"/>
          <w:tag w:val="CitaviPlaceholder#d435d86f-ccd8-47a7-b36f-0a87277b41b9"/>
          <w:id w:val="1262110434"/>
          <w:placeholder>
            <w:docPart w:val="DefaultPlaceholder_-1854013440"/>
          </w:placeholder>
        </w:sdtPr>
        <w:sdtContent>
          <w:r w:rsidR="007C025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hkNDQ2LWUwMDYtNGFjZS05NDBjLTlmNDA0NjU0MjgwYSIsIlJhbmdlTGVuZ3RoIjozLCJSZWZlcmVuY2VJZCI6ImU4OWY5NjM0LTA3OWMtNGY0OC1iYjkwLTJhZTBkODgxYjg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zkzOTE0IiwiVXJpU3RyaW5nIjoiaHR0cDovL3d3dy5uY2JpLm5sbS5uaWguZ292L3B1Ym1lZC8zMjM5Mzkx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zMjozNyIsIk1vZGlmaWVkQnkiOiJfTmllSGF1IiwiSWQiOiI3ODhmN2U2Zi1hMTA5LTRlNDItOTI5Yi1jMGJjOTVhM2I5MmIiLCJNb2RpZmllZE9uIjoiMjAyNS0wNy0wOVQxMzozMjoz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czQxNTg3LTAyMC0wNDcyLTkiLCJVcmlTdHJpbmciOiJodHRwczovL2RvaS5vcmcvMTAuMTAzOC9zNDE1ODctMDIwLTA0NzI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GlkIjoiNDM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Q0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DU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0Ni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Dc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Dg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Q5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1MC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Ux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TI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TM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U0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1NS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TY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1Ny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U4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Tk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jA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Yx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Yy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jM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jQ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Y1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jY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jc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Y4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2OS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3MC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3MS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NzI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3My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c0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c5IiwiJHR5cGUiOiJTd2lzc0FjYWRlbWljLkNpdGF2aS5Mb2NhdGlvbiwgU3dpc3NBY2FkZW1pYy5DaXRhdmkiLCJBZGRyZXNzIjp7IiRpZCI6Ijgw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pZCI6Ijg1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}</w:instrText>
          </w:r>
          <w:r w:rsidR="007C0255">
            <w:rPr>
              <w:rFonts w:ascii="Segoe UI" w:hAnsi="Segoe UI" w:cs="Segoe UI"/>
              <w:bCs/>
              <w:lang w:val="en-US"/>
            </w:rPr>
            <w:fldChar w:fldCharType="separate"/>
          </w:r>
          <w:r w:rsidR="0087553E">
            <w:rPr>
              <w:rFonts w:ascii="Segoe UI" w:hAnsi="Segoe UI" w:cs="Segoe UI"/>
              <w:bCs/>
              <w:lang w:val="en-US"/>
            </w:rPr>
            <w:t>(76, 35)</w:t>
          </w:r>
          <w:r w:rsidR="007C0255">
            <w:rPr>
              <w:rFonts w:ascii="Segoe UI" w:hAnsi="Segoe UI" w:cs="Segoe UI"/>
              <w:bCs/>
              <w:lang w:val="en-US"/>
            </w:rPr>
            <w:fldChar w:fldCharType="end"/>
          </w:r>
        </w:sdtContent>
      </w:sdt>
      <w:r w:rsidR="007C0255">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w:t>
      </w:r>
      <w:r w:rsidR="007C0255">
        <w:rPr>
          <w:rFonts w:ascii="Segoe UI" w:hAnsi="Segoe UI" w:cs="Segoe UI"/>
          <w:bCs/>
          <w:lang w:val="en-US"/>
        </w:rPr>
        <w:t xml:space="preserve"> </w:t>
      </w:r>
      <w:sdt>
        <w:sdtPr>
          <w:rPr>
            <w:rFonts w:ascii="Segoe UI" w:hAnsi="Segoe UI" w:cs="Segoe UI"/>
            <w:bCs/>
            <w:lang w:val="en-US"/>
          </w:rPr>
          <w:alias w:val="To edit, see citavi.com/edit"/>
          <w:tag w:val="CitaviPlaceholder#4c4041a9-7c2e-4f81-a2e4-8ed054c57275"/>
          <w:id w:val="-989778876"/>
          <w:placeholder>
            <w:docPart w:val="DefaultPlaceholder_-1854013440"/>
          </w:placeholder>
        </w:sdtPr>
        <w:sdtContent>
          <w:r w:rsidR="007C025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ZjODQxLWUzYWUtNDAzNi04OTQwLTc2MmUzYzdlZWEzOSIsIlJhbmdlTGVuZ3RoIjozLCJSZWZlcmVuY2VJZCI6IjQ0MDNiM2E2LWY5YmUtNDI2Ny05OTJiLWQyZjY1NjAx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pZCI6IjgiLCIkdHlwZSI6IlN3aXNzQWNhZGVtaWMuQ2l0YXZpLlByb2plY3QsIFN3aXNzQWNhZGVtaWMuQ2l0YXZpIn19LHsiJGlkIjoiOS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NC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NTE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Sx7IiRpZCI6IjUyIiwiJHR5cGUiOiJTd2lzc0FjYWRlbWljLkNpdGF2aS5DaXRhdGlvbnMuV29yZFBsYWNlaG9sZGVyRW50cnksIFN3aXNzQWNhZGVtaWMuQ2l0YXZpIiwiSWQiOiIzNWMyNjcxMi01NTBlLTQ1YWYtYWVmZi1iM2EyNjJhZDI1NzEiLCJSYW5nZVN0YXJ0IjozLCJSYW5nZUxlbmd0aCI6NSwiUmVmZXJlbmNlSWQiOiIwMjk1NjMxYi0wNjM1LTQ0NjAtYmU2Mi1jMjNjNTA1ZmFmZDY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5In0seyIkaWQiOiI1Ny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cmVmIjoiMzkifV0sIkNpdGF0aW9uS2V5VXBkYXRlVHlwZSI6MCwiQ29sbGFib3JhdG9ycyI6W10sIkNvdmVyUGF0aCI6eyIkaWQiOiI1OCIsIiR0eXBlIjoiU3dpc3NBY2FkZW1pYy5DaXRhdmkuTGlua2VkUmVzb3VyY2UsIFN3aXNzQWNhZGVtaWMuQ2l0YXZpIiwiTGlua2VkUmVzb3VyY2VUeXBlIjoxLCJVcmlTdHJpbmciOiJQYXNjdWFsLVJlZ3VhbnQsIEtyb2ggZXQgYWwgMjAyNCAtIFRpc3N1ZSBuaWNoZXMgYW5kIGltbXVub3BhdGhvbG9ne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zEyLzIwMjMiLCJEb2kiOiIxMC4xMDAyL2VqaS4yMDIzNTA0ODQ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zc5ODUyMDciLCJVcmlTdHJpbmciOiJodHRwOi8vd3d3Lm5jYmkubmxtLm5paC5nb3YvcHVibWVkLzM3OTg1MjA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5OjIxOjQ3IiwiTW9kaWZpZWRCeSI6Il9OaWVIYXUiLCJJZCI6Ijg5NjkxYjIzLWIyYzYtNDYyNy1iNmZjLWI4ZjQ0MDY4NzhjZCIsIk1vZGlmaWVkT24iOiIyMDI0LTAzLTI4VDE5OjIxOjQ3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lamkuMjAyMzUwNDg0IiwiVXJpU3RyaW5nIjoiaHR0cHM6Ly9kb2kub3JnLzEwLjEwMDIvZWppLjIwMjM1MDQ4N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OFQxOToyMTo0NyIsIk1vZGlmaWVkQnkiOiJfTmllSGF1IiwiSWQiOiJjMzhhMTUzNi1hYWQ0LTQxMjAtODIzOS1jNWNhNDBjY2M5OTAiLCJNb2RpZmllZE9uIjoiMjAyNC0wMy0yOFQxOToyMTo0NyIsIlByb2plY3QiOnsiJHJlZiI6IjgifX1dLCJOdW1iZXIiOiIyIiwiT3JnYW5pemF0aW9ucyI6W10sIk90aGVyc0ludm9sdmVkIjpbXSwiUGFnZVJhbmdlIjoiPHNwPlxyXG4gIDxucz5PbWl0PC9ucz5cclxuICA8b3M+ZTIzNTA0ODQ8L29zPlxyXG4gIDxwcz5lMjM1MDQ4NDwvcHM+XHJcbjwvc3A+XHJcbjxvcz5lMjM1MDQ4NDwvb3M+IiwiUGVyaW9kaWNhbCI6eyIkaWQiOiI2Ni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}</w:instrText>
          </w:r>
          <w:r w:rsidR="007C0255">
            <w:rPr>
              <w:rFonts w:ascii="Segoe UI" w:hAnsi="Segoe UI" w:cs="Segoe UI"/>
              <w:bCs/>
              <w:lang w:val="en-US"/>
            </w:rPr>
            <w:fldChar w:fldCharType="separate"/>
          </w:r>
          <w:r w:rsidR="0087553E">
            <w:rPr>
              <w:rFonts w:ascii="Segoe UI" w:hAnsi="Segoe UI" w:cs="Segoe UI"/>
              <w:bCs/>
              <w:lang w:val="en-US"/>
            </w:rPr>
            <w:t>(35, 77)</w:t>
          </w:r>
          <w:r w:rsidR="007C0255">
            <w:rPr>
              <w:rFonts w:ascii="Segoe UI" w:hAnsi="Segoe UI" w:cs="Segoe UI"/>
              <w:bCs/>
              <w:lang w:val="en-US"/>
            </w:rPr>
            <w:fldChar w:fldCharType="end"/>
          </w:r>
        </w:sdtContent>
      </w:sdt>
      <w:r w:rsidR="006F2554">
        <w:rPr>
          <w:rFonts w:ascii="Segoe UI" w:hAnsi="Segoe UI" w:cs="Segoe UI"/>
          <w:bCs/>
          <w:lang w:val="en-US"/>
        </w:rPr>
        <w:t xml:space="preserve">. </w:t>
      </w:r>
    </w:p>
    <w:p w14:paraId="1CD2DF07" w14:textId="77777777" w:rsidR="0087553E" w:rsidRDefault="00915581" w:rsidP="00707874">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r w:rsidR="00B0688B">
        <w:rPr>
          <w:rFonts w:ascii="Segoe UI" w:hAnsi="Segoe UI" w:cs="Segoe UI"/>
          <w:bCs/>
          <w:lang w:val="en-US"/>
        </w:rPr>
        <w:t>s</w:t>
      </w:r>
      <w:r w:rsidR="007A04C7">
        <w:rPr>
          <w:rFonts w:ascii="Segoe UI" w:hAnsi="Segoe UI" w:cs="Segoe UI"/>
          <w:bCs/>
          <w:lang w:val="en-US"/>
        </w:rPr>
        <w:t xml:space="preserve"> subtype-specific tissue niches of ILCs that are partly conserved </w:t>
      </w:r>
      <w:commentRangeStart w:id="39"/>
      <w:r w:rsidR="007A04C7">
        <w:rPr>
          <w:rFonts w:ascii="Segoe UI" w:hAnsi="Segoe UI" w:cs="Segoe UI"/>
          <w:bCs/>
          <w:lang w:val="en-US"/>
        </w:rPr>
        <w:t>between</w:t>
      </w:r>
      <w:commentRangeEnd w:id="39"/>
      <w:r w:rsidR="00B0688B">
        <w:rPr>
          <w:rStyle w:val="Kommentarzeichen"/>
        </w:rPr>
        <w:commentReference w:id="39"/>
      </w:r>
      <w:r w:rsidR="007A04C7">
        <w:rPr>
          <w:rFonts w:ascii="Segoe UI" w:hAnsi="Segoe UI" w:cs="Segoe UI"/>
          <w:bCs/>
          <w:lang w:val="en-US"/>
        </w:rPr>
        <w:t xml:space="preserve"> murine lung and SI</w:t>
      </w:r>
      <w:r w:rsidR="00A64E9B">
        <w:rPr>
          <w:rFonts w:ascii="Segoe UI" w:hAnsi="Segoe UI" w:cs="Segoe UI"/>
          <w:bCs/>
          <w:lang w:val="en-US"/>
        </w:rPr>
        <w:t>, namely a shared niche of ILC2s and myeloid cells</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6C21712A" w14:textId="5DD88652" w:rsidR="0087553E" w:rsidRPr="003B4C23" w:rsidRDefault="0087553E" w:rsidP="0087553E">
      <w:pPr>
        <w:jc w:val="both"/>
        <w:rPr>
          <w:rFonts w:ascii="Segoe UI" w:hAnsi="Segoe UI" w:cs="Segoe UI"/>
          <w:b/>
          <w:bCs/>
          <w:lang w:val="en-US"/>
        </w:rPr>
      </w:pPr>
      <w:r>
        <w:rPr>
          <w:rFonts w:ascii="Segoe UI" w:hAnsi="Segoe UI" w:cs="Segoe UI"/>
          <w:b/>
          <w:bCs/>
          <w:lang w:val="en-US"/>
        </w:rPr>
        <w:t>L</w:t>
      </w:r>
      <w:r w:rsidRPr="0036111A">
        <w:rPr>
          <w:rFonts w:ascii="Segoe UI" w:hAnsi="Segoe UI" w:cs="Segoe UI"/>
          <w:b/>
          <w:bCs/>
          <w:lang w:val="en-US"/>
        </w:rPr>
        <w:t>imitations</w:t>
      </w:r>
      <w:r>
        <w:rPr>
          <w:rFonts w:ascii="Segoe UI" w:hAnsi="Segoe UI" w:cs="Segoe UI"/>
          <w:b/>
          <w:bCs/>
          <w:lang w:val="en-US"/>
        </w:rPr>
        <w:t xml:space="preserve"> </w:t>
      </w:r>
      <w:r w:rsidRPr="003B4C23">
        <w:rPr>
          <w:rFonts w:ascii="Segoe UI" w:hAnsi="Segoe UI" w:cs="Segoe UI"/>
          <w:b/>
          <w:bCs/>
          <w:lang w:val="en-US"/>
        </w:rPr>
        <w:t>(maximum 250 words)</w:t>
      </w:r>
    </w:p>
    <w:p w14:paraId="59FF4EF1" w14:textId="04979287" w:rsidR="0087553E" w:rsidRPr="0036111A" w:rsidRDefault="0087553E" w:rsidP="0087553E">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classification, segmentation, and feature extraction. This approach was highly time-consuming. Using pre-trained AI models </w:t>
      </w:r>
      <w:sdt>
        <w:sdtPr>
          <w:rPr>
            <w:rFonts w:ascii="Segoe UI" w:hAnsi="Segoe UI" w:cs="Segoe UI"/>
            <w:bCs/>
            <w:lang w:val="en-US"/>
          </w:rPr>
          <w:alias w:val="To edit, see citavi.com/edit"/>
          <w:tag w:val="CitaviPlaceholder#a0b97615-ef4a-4954-9677-b83ed71728d2"/>
          <w:id w:val="1479499426"/>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GZhMDRjLTBhNzctNGEzMS05YThhLTVlOGQ0NGQyOTA3NSIsIlJhbmdlTGVuZ3RoIjozLCJSZWZlcmVuY2VJZCI6IjQ4ZGMyMmNkLWJlNmEtNGMzZC05NWZiLTgyYjQ5YWZkZG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IxIiwiRG9pIjoiMTAuMTAzOC9zNDE1ODctMDIxLTAxMDk0L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OTAxMDM0NiIsIlVyaVN0cmluZyI6Imh0dHBzOi8vd3d3Lm5jYmkubmxtLm5paC5nb3YvcG1jL2FydGljbGVzL1BNQzkwMTAzND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BUMTQ6NTk6NTkiLCJNb2RpZmllZEJ5IjoiX05pZUhhdSIsIklkIjoiNTdiNmYzY2UtNzMwOC00MzJmLTgwY2EtN2ExMjcyNGRmMzk1IiwiTW9kaWZpZWRPbiI6IjIwMjQtMDMtMjBUMTQ6NTk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y0wMjEtMDEwOTQtMCIsIlVyaVN0cmluZyI6Imh0dHBzOi8vZG9pLm9yZy8xMC4xMDM4L3M0MTU4Ny0wMjEtMDEwOTQt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MFQxNDo1OTo1OSIsIk1vZGlmaWVkQnkiOiJfTmllSGF1IiwiSWQiOiI0Mjg1ZDhmNy1jY2FhLTQ5ZTQtOWU1YS1jZjhhZDliMzFlODMiLCJNb2RpZmllZE9uIjoiMjAyNC0wMy0yMFQxNDo1OTo1O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0Nzk1NDMzIiwiVXJpU3RyaW5nIjoiaHR0cDovL3d3dy5uY2JpLm5sbS5uaWguZ292L3B1Ym1lZC8zNDc5NTQz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EyLzIwMjAiLCJEb2kiOiIxMC4xMDM4L3M0MTU5Mi0wMjAtMDEwMTgteC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zMzMxODY1OSIsIlVyaVN0cmluZyI6Imh0dHA6Ly93d3cubmNiaS5ubG0ubmloLmdvdi9wdWJtZWQvMzMzMTg2N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ktMjNUMTU6Mzg6MDEiLCJNb2RpZmllZEJ5IjoiX05pZUhhdSIsIklkIjoiYTNmNGQwODQtMzIwYS00NjI3LWE1OWEtYWQ5YWQ0MWYzYWM4IiwiTW9kaWZpZWRPbiI6IjIwMjQtMDktMjNUMTU6Mzg6MDE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M4L3M0MTU5Mi0wMjAtMDEwMTgteCIsIlVyaVN0cmluZyI6Imh0dHBzOi8vZG9pLm9yZy8xMC4xMDM4L3M0MTU5Mi0wMjAtMDEwMTgte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}</w:instrText>
          </w:r>
          <w:r>
            <w:rPr>
              <w:rFonts w:ascii="Segoe UI" w:hAnsi="Segoe UI" w:cs="Segoe UI"/>
              <w:bCs/>
              <w:lang w:val="en-US"/>
            </w:rPr>
            <w:fldChar w:fldCharType="separate"/>
          </w:r>
          <w:r>
            <w:rPr>
              <w:rFonts w:ascii="Segoe UI" w:hAnsi="Segoe UI" w:cs="Segoe UI"/>
              <w:bCs/>
              <w:lang w:val="en-US"/>
            </w:rPr>
            <w:t>(78, 79)</w:t>
          </w:r>
          <w:r>
            <w:rPr>
              <w:rFonts w:ascii="Segoe UI" w:hAnsi="Segoe UI" w:cs="Segoe UI"/>
              <w:bCs/>
              <w:lang w:val="en-US"/>
            </w:rPr>
            <w:fldChar w:fldCharType="end"/>
          </w:r>
        </w:sdtContent>
      </w:sdt>
      <w:r>
        <w:rPr>
          <w:rFonts w:ascii="Segoe UI" w:hAnsi="Segoe UI" w:cs="Segoe UI"/>
          <w:bCs/>
          <w:lang w:val="en-US"/>
        </w:rPr>
        <w:t xml:space="preserve"> has the potential to both reduce the time and </w:t>
      </w:r>
      <w:commentRangeStart w:id="40"/>
      <w:r>
        <w:rPr>
          <w:rFonts w:ascii="Segoe UI" w:hAnsi="Segoe UI" w:cs="Segoe UI"/>
          <w:bCs/>
          <w:lang w:val="en-US"/>
        </w:rPr>
        <w:t>enhance the quality</w:t>
      </w:r>
      <w:commentRangeEnd w:id="40"/>
      <w:r>
        <w:rPr>
          <w:rStyle w:val="Kommentarzeichen"/>
        </w:rPr>
        <w:commentReference w:id="40"/>
      </w:r>
      <w:r>
        <w:rPr>
          <w:rFonts w:ascii="Segoe UI" w:hAnsi="Segoe UI" w:cs="Segoe UI"/>
          <w:bCs/>
          <w:lang w:val="en-US"/>
        </w:rPr>
        <w:t xml:space="preserve"> and accuracy of the segmentation. Unfortunately, those models often cannot deal </w:t>
      </w:r>
      <w:r>
        <w:rPr>
          <w:rFonts w:ascii="Segoe UI" w:hAnsi="Segoe UI" w:cs="Segoe UI"/>
          <w:bCs/>
          <w:lang w:val="en-US"/>
        </w:rPr>
        <w:lastRenderedPageBreak/>
        <w:t xml:space="preserve">with more challenging structures, such as densely packed, inflamed tissues or non-round, complex stromal cells. Newer tools give the possibility to fine-tune existing models on the datasets </w:t>
      </w:r>
      <w:sdt>
        <w:sdtPr>
          <w:rPr>
            <w:rFonts w:ascii="Segoe UI" w:hAnsi="Segoe UI" w:cs="Segoe UI"/>
            <w:bCs/>
            <w:lang w:val="en-US"/>
          </w:rPr>
          <w:alias w:val="To edit, see citavi.com/edit"/>
          <w:tag w:val="CitaviPlaceholder#a271ec27-ed81-4fcc-80d8-be0c31d7627d"/>
          <w:id w:val="-1778866216"/>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2FhYmYzLTVhMmUtNGJmZC05ZTIyLTQxYWNhY2E5MWVhYiIsIlJhbmdlTGVuZ3RoIjo0LCJSZWZlcmVuY2VJZCI6IjYwNzA4MmZlLTRmYzAtNDA0Yy1iM2Q0LTgwZmE5YjY0Zm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QYWNoaXRhcml1IiwiUHJvdGVjdGVkIjpmYWxzZSwiU2V4IjoyLCJDcmVhdGVkQnkiOiJfTmllSGF1IiwiQ3JlYXRlZE9uIjoiMjAyNC0wOS0yM1QxNTozODowMSIsIk1vZGlmaWVkQnkiOiJfTmllSGF1IiwiSWQiOiIyZjIxNjhlZi1iNmU0LTQxM2MtOTY4OC1kY2RjYjlmZmUyOTciLCJNb2RpZmllZE9uIjoiMjAyNC0wOS0yM1QxNTozODowMSIsIlByb2plY3QiOnsiJGlkIjoiOCIsIiR0eXBlIjoiU3dpc3NBY2FkZW1pYy5DaXRhdmkuUHJvamVjdCwgU3dpc3NBY2FkZW1pYy5DaXRhdmkifX0seyIkaWQiOiI5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XSwiQ2l0YXRpb25LZXlVcGRhdGVUeXBlIjowLCJDb2xsYWJvcmF0b3JzIjpbXSwiQ292ZXJQYXRoIjp7IiRpZCI6IjEwIiwiJHR5cGUiOiJTd2lzc0FjYWRlbWljLkNpdGF2aS5MaW5rZWRSZXNvdXJjZSwgU3dpc3NBY2FkZW1pYy5DaXRhdmkiLCJMaW5rZWRSZXNvdXJjZVR5cGUiOjEsIlVyaVN0cmluZyI6IlBhY2hpdGFyaXUsIFN0cmluZ2VyIDIwMjIgLSBDZWxscG9zZSAyM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ExLzIwMjIiLCJEb2kiOiIxMC4xMDM4L3M0MTU5Mi0wMjItMDE2NjM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Mi0wMjItMDE2NjMtNCIsIlVyaVN0cmluZyI6Imh0dHBzOi8vZG9pLm9yZy8xMC4xMDM4L3M0MTU5Mi0wMjItMDE2NjM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0Mzo0MyIsIk1vZGlmaWVkQnkiOiJfTmllSGF1IiwiSWQiOiIyYTE1NzQ3MC0xMjljLTQ1MWMtYTEwOS1kYzExMmM2MWM0NGUiLCJNb2RpZmllZE9uIjoiMjAyNC0wOS0yM1QxNTo0Mz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k3MTg2NjUiLCJVcmlTdHJpbmciOiJodHRwczovL3d3dy5uY2JpLm5sbS5uaWguZ292L3BtYy9hcnRpY2xlcy9QTUM5NzE4NjY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5LTIzVDE1OjQzOjQzIiwiTW9kaWZpZWRCeSI6Il9OaWVIYXUiLCJJZCI6IjU0ODRmMzRiLWNmZmEtNDYxYi05OTYzLWJlY2Y3ZmMyZWY3NSIsIk1vZGlmaWVkT24iOiIyMDI0LTA5LTIzVDE1OjQzOjQ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zNDQ4MzIiLCJVcmlTdHJpbmciOiJodHRwOi8vd3d3Lm5jYmkubmxtLm5paC5nb3YvcHVibWVkLzM2MzQ0ODM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}</w:instrText>
          </w:r>
          <w:r>
            <w:rPr>
              <w:rFonts w:ascii="Segoe UI" w:hAnsi="Segoe UI" w:cs="Segoe UI"/>
              <w:bCs/>
              <w:lang w:val="en-US"/>
            </w:rPr>
            <w:fldChar w:fldCharType="separate"/>
          </w:r>
          <w:r>
            <w:rPr>
              <w:rFonts w:ascii="Segoe UI" w:hAnsi="Segoe UI" w:cs="Segoe UI"/>
              <w:bCs/>
              <w:lang w:val="en-US"/>
            </w:rPr>
            <w:t>(80)</w:t>
          </w:r>
          <w:r>
            <w:rPr>
              <w:rFonts w:ascii="Segoe UI" w:hAnsi="Segoe UI" w:cs="Segoe UI"/>
              <w:bCs/>
              <w:lang w:val="en-US"/>
            </w:rPr>
            <w:fldChar w:fldCharType="end"/>
          </w:r>
        </w:sdtContent>
      </w:sdt>
      <w:r>
        <w:rPr>
          <w:rFonts w:ascii="Segoe UI" w:hAnsi="Segoe UI" w:cs="Segoe UI"/>
          <w:bCs/>
          <w:lang w:val="en-US"/>
        </w:rPr>
        <w:t xml:space="preserve"> or enhance image quality </w:t>
      </w:r>
      <w:sdt>
        <w:sdtPr>
          <w:rPr>
            <w:rFonts w:ascii="Segoe UI" w:hAnsi="Segoe UI" w:cs="Segoe UI"/>
            <w:bCs/>
            <w:lang w:val="en-US"/>
          </w:rPr>
          <w:alias w:val="To edit, see citavi.com/edit"/>
          <w:tag w:val="CitaviPlaceholder#ee0cbede-f322-4306-b997-1a82880b68c1"/>
          <w:id w:val="757948087"/>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EzNmM4LWIzYWYtNGU5Ni1iODUwLWNlOTI3ZDdkY2E4MiIsIlJhbmdlTGVuZ3RoIjo0LCJSZWZlcmVuY2VJZCI6IjliYWMyMjFkLTA5ZjMtNDNkZS05NDI5LWIxNDlmODI1N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5Mzk3MTgiLCJVcmlTdHJpbmciOiJodHRwOi8vd3d3Lm5jYmkubmxtLm5paC5nb3YvcHVibWVkLzM5OTM5Nz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MxOjIyIiwiTW9kaWZpZWRCeSI6Il9OaWVIYXUiLCJJZCI6ImE1NDZjYWMxLTI0YjUtNDVlNC05MmU1LTZjMDMyNzI2YzE4OSIsIk1vZGlmaWVkT24iOiIyMDI1LTA3LTA5VDEzOjMxOjI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MDMzMDgiLCJVcmlTdHJpbmciOiJodHRwczovL3d3dy5uY2JpLm5sbS5uaWguZ292L3BtYy9hcnRpY2xlcy9QTUMxMTkwMzM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zMToyMiIsIk1vZGlmaWVkQnkiOiJfTmllSGF1IiwiSWQiOiIzZDFlMDJmNy1lMTA0LTQ2MDUtODVjZC02MGE2NDczNDIzM2YiLCJNb2RpZmllZE9uIjoiMjAyNS0wNy0wOVQxMzozMToy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gvczQxNTkyLTAyNS0wMjU5NS01IiwiVXJpU3RyaW5nIjoiaHR0cHM6Ly9kb2kub3JnLzEwLjEwMzgvczQxNTkyLTAyNS0wMjU5N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MxOjIyIiwiTW9kaWZpZWRCeSI6Il9OaWVIYXUiLCJJZCI6IjA0ZTg2NzUzLWNjZTItNDIxNC1hNTRjLTM2NDVjOTYzZGI2MCIsIk1vZGlmaWVkT24iOiIyMDI1LTA3LTA5VDEzOjMxOjIyIiwiUHJvamVjdCI6eyIkcmVmIjoiOC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pZCI6IjE5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}</w:instrText>
          </w:r>
          <w:r>
            <w:rPr>
              <w:rFonts w:ascii="Segoe UI" w:hAnsi="Segoe UI" w:cs="Segoe UI"/>
              <w:bCs/>
              <w:lang w:val="en-US"/>
            </w:rPr>
            <w:fldChar w:fldCharType="separate"/>
          </w:r>
          <w:r>
            <w:rPr>
              <w:rFonts w:ascii="Segoe UI" w:hAnsi="Segoe UI" w:cs="Segoe UI"/>
              <w:bCs/>
              <w:lang w:val="en-US"/>
            </w:rPr>
            <w:t>(81)</w:t>
          </w:r>
          <w:r>
            <w:rPr>
              <w:rFonts w:ascii="Segoe UI" w:hAnsi="Segoe UI" w:cs="Segoe UI"/>
              <w:bCs/>
              <w:lang w:val="en-US"/>
            </w:rPr>
            <w:fldChar w:fldCharType="end"/>
          </w:r>
        </w:sdtContent>
      </w:sdt>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41"/>
      <w:r>
        <w:rPr>
          <w:rFonts w:ascii="Segoe UI" w:hAnsi="Segoe UI" w:cs="Segoe UI"/>
          <w:bCs/>
          <w:lang w:val="en-US"/>
        </w:rPr>
        <w:t>consuming</w:t>
      </w:r>
      <w:commentRangeEnd w:id="41"/>
      <w:r>
        <w:rPr>
          <w:rStyle w:val="Kommentarzeichen"/>
        </w:rPr>
        <w:commentReference w:id="41"/>
      </w:r>
      <w:r>
        <w:rPr>
          <w:rFonts w:ascii="Segoe UI" w:hAnsi="Segoe UI" w:cs="Segoe UI"/>
          <w:bCs/>
          <w:lang w:val="en-US"/>
        </w:rPr>
        <w:t xml:space="preserve">. This study used a 2D approach for the spatial analysis of ILCs. However, as tissues are 3D structures, 3D approaches such as light sheet microscopy have the potential to identify hidden complex structures and cellular networks </w:t>
      </w:r>
      <w:sdt>
        <w:sdtPr>
          <w:rPr>
            <w:rFonts w:ascii="Segoe UI" w:hAnsi="Segoe UI" w:cs="Segoe UI"/>
            <w:bCs/>
            <w:lang w:val="en-US"/>
          </w:rPr>
          <w:alias w:val="To edit, see citavi.com/edit"/>
          <w:tag w:val="CitaviPlaceholder#a995d616-1f61-493b-b3db-f83569a60d2b"/>
          <w:id w:val="1941642468"/>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jZlYzM1LTFjYzktNGQ0OC04NjA0LTdkZWZjNTNkNmQyYSIsIlJhbmdlTGVuZ3RoIjozLCJSZWZlcmVuY2VJZCI6ImY0YTI1MmVjLWZiMGQtNGFiOS1iZTlmLWEyY2QzYTI3ND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VsbC4yMDIyLjEyLjAzM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VsbC4yMDIyLjEyLjAzMSIsIlVyaVN0cmluZyI6Imh0dHBzOi8vZG9pLm9yZy8xMC4xMDE2L2ouY2VsbC4yMDIyLjEyLjA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i0wOVQwOToyODo0NSIsIk1vZGlmaWVkQnkiOiJfTmllSGF1IiwiSWQiOiIwMmI2N2NhYy1hMGI1LTRhYjEtYjI2My01MDQ0ZWJkMDA3N2YiLCJNb2RpZmllZE9uIjoiMjAyNC0wNi0wOVQwOToyODo0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2NjY5NDczIiwiVXJpU3RyaW5nIjoiaHR0cDovL3d3dy5uY2JpLm5sbS5uaWguZ292L3B1Ym1lZC8zNjY2OTQ3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E2MjA2NzYiLCJVcmlTdHJpbmciOiJodHRwOi8vd3d3Lm5jYmkubmxtLm5paC5nb3YvcHVibWVkLzMxNjIwNjc2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3OjM4OjUzWiIsIk1vZGlmaWVkQnkiOiJfTmllSGF1IiwiSWQiOiI2YzBlY2FiYy03NTRiLTQxMWEtYjEzNC01ZDc3MGI3ZWM5MmMiLCJNb2RpZmllZE9uIjoiMjAyNS0wNy0wOVQxNzozODo1M1o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JQTUM2Nzk1NTUyIiwiVXJpU3RyaW5nIjoiaHR0cHM6Ly93d3cubmNiaS5ubG0ubmloLmdvdi9wbWMvYXJ0aWNsZXMvUE1DNjc5NTU1Mi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3OjM4OjUzWiIsIk1vZGlmaWVkQnkiOiJfTmllSGF1IiwiSWQiOiIyYTkwMDU2OC1hNGUzLTQ3MDgtYWIzZi01OGY4MjVkZTY0YWQiLCJNb2RpZmllZE9uIjoiMjAyNS0wNy0wOVQxNzozODo1M1oiLCJQcm9qZWN0Ijp7IiRyZWYiOiI4In19XSwiTnVtYmVyIjoiMiI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NDowNSIsIk1vZGlmaWVkQnkiOiJfTmllSGF1IiwiSWQiOiJlZjRhMzY0Yi0zNjZjLTRkYzYtOGZkYy02YjEzZjFhYWI2ZGIiLCJNb2RpZmllZE9uIjoiMjAyNC0wNi0wOVQwOToyNDowNSIsIlByb2plY3QiOnsiJHJlZiI6Ijg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MTAuMTAzOC9zNDE0NjctMDI0LTQ1ODI3LTYiLCJVcmlTdHJpbmciOiJodHRwczovL2RvaS5vcmcvMTAuMTAzOC9zNDE0NjctMDI0LTQ1ODI3LTY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2LTA5VDA5OjI0OjA1IiwiTW9kaWZpZWRCeSI6Il9OaWVIYXUiLCJJZCI6IjkzMTAzNTM2LTM0OTAtNDA0OS05YTUwLWZkNWQ3NjE3OWQ5MyIsIk1vZGlmaWVkT24iOiIyMDI0LTA2LTA5VDA5OjI0OjA1IiwiUHJvamVjdCI6eyIkcmVmIjoiOCJ9fV0sIk51bWJlciI6IjEiLCJPcmdhbml6YXRpb25zIjpbXSwiT3RoZXJzSW52b2x2ZWQiOltdLCJQYWdlUmFuZ2UiOiI8c3A+XHJcbiAgPG4+MTc2NDwvbj5cclxuICA8aW4+dHJ1ZTwvaW4+XHJcbiAgPG9zPjE3NjQ8L29zPlxyXG4gIDxwcz4xNzY0PC9wcz5cclxuPC9zcD5cclxuPG9zPjE3NjQ8L29zPiIsIlBlcmlvZGljYWwiOnsiJGlkIjoiMTEy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}</w:instrText>
          </w:r>
          <w:r>
            <w:rPr>
              <w:rFonts w:ascii="Segoe UI" w:hAnsi="Segoe UI" w:cs="Segoe UI"/>
              <w:bCs/>
              <w:lang w:val="en-US"/>
            </w:rPr>
            <w:fldChar w:fldCharType="separate"/>
          </w:r>
          <w:r>
            <w:rPr>
              <w:rFonts w:ascii="Segoe UI" w:hAnsi="Segoe UI" w:cs="Segoe UI"/>
              <w:bCs/>
              <w:lang w:val="en-US"/>
            </w:rPr>
            <w:t>(82–84)</w:t>
          </w:r>
          <w:r>
            <w:rPr>
              <w:rFonts w:ascii="Segoe UI" w:hAnsi="Segoe UI" w:cs="Segoe UI"/>
              <w:bCs/>
              <w:lang w:val="en-US"/>
            </w:rPr>
            <w:fldChar w:fldCharType="end"/>
          </w:r>
        </w:sdtContent>
      </w:sdt>
      <w:r>
        <w:rPr>
          <w:rFonts w:ascii="Segoe UI" w:hAnsi="Segoe UI" w:cs="Segoe UI"/>
          <w:bCs/>
          <w:lang w:val="en-US"/>
        </w:rPr>
        <w:t xml:space="preserve">, especially for rare cell types. </w:t>
      </w:r>
    </w:p>
    <w:p w14:paraId="61BDD2A3" w14:textId="3926B3F7" w:rsidR="00707874" w:rsidRPr="00707874" w:rsidRDefault="00707874" w:rsidP="00707874">
      <w:pPr>
        <w:jc w:val="both"/>
        <w:rPr>
          <w:rFonts w:ascii="Segoe UI" w:hAnsi="Segoe UI" w:cs="Segoe UI"/>
          <w:bCs/>
          <w:lang w:val="en-US"/>
        </w:rPr>
      </w:pPr>
      <w:r>
        <w:rPr>
          <w:rFonts w:ascii="Segoe UI" w:hAnsi="Segoe UI" w:cs="Segoe UI"/>
          <w:b/>
          <w:bCs/>
          <w:lang w:val="en-US"/>
        </w:rPr>
        <w:br w:type="page"/>
      </w:r>
    </w:p>
    <w:p w14:paraId="46CCCEA1" w14:textId="254EF947"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lastRenderedPageBreak/>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0706BEF0"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reporter mice</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cf728df4-23a0-4d64-82bd-297df3fab01b"/>
          <w:id w:val="856076175"/>
          <w:placeholder>
            <w:docPart w:val="DefaultPlaceholder_-1854013440"/>
          </w:placeholder>
        </w:sdtPr>
        <w:sdtContent>
          <w:r w:rsidR="008A1628">
            <w:rPr>
              <w:rFonts w:ascii="Segoe UI" w:hAnsi="Segoe UI" w:cs="Segoe UI"/>
              <w:sz w:val="20"/>
              <w:szCs w:val="20"/>
              <w:lang w:val="en-US"/>
            </w:rPr>
            <w:fldChar w:fldCharType="begin"/>
          </w:r>
          <w:r w:rsidR="0087553E">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zdiMTlmLWEwYTctNDBlNC04ODBjLWQ4NjNjY2I0YzdmOSIsIlJhbmdlTGVuZ3RoIjo0LCJSZWZlcmVuY2VJZCI6Ijk4ZGM0OGQyLWZmNjktNDJmMS1iYWExLTkwZTFhMDJmMTB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MvSk5FVVJPU0NJLjE5LTEyLWowMDAyLjE5O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zNjY2NTAiLCJVcmlTdHJpbmciOiJodHRwOi8vd3d3Lm5jYmkubmxtLm5paC5nb3YvcHVibWVkLzEwMzY2Nj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4OjM1OjQ4IiwiTW9kaWZpZWRCeSI6Il9OaWVIYXUiLCJJZCI6IjlhOWQ5NzJjLTFiMmMtNDg1Ny1hODI2LWM0MzFhMzYyZDhiNiIsIk1vZGlmaWVkT24iOiIyMDI0LTAzLTI4VDE4OjM1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jc4MjY2NiIsIlVyaVN0cmluZyI6Imh0dHBzOi8vd3d3Lm5jYmkubmxtLm5paC5nb3YvcG1jL2FydGljbGVzL1BNQzY3ODI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hUMTg6MzU6NDgiLCJNb2RpZmllZEJ5IjoiX05pZUhhdSIsIklkIjoiOTk3NjNmYjgtNDMyOS00MmViLTk4NDItY2Q0M2I0MDVmZDEzIiwiTW9kaWZpZWRPbiI6IjIwMjQtMDMtMjhUMTg6MzU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IzL0pORVVST1NDSS4xOS0xMi1qMDAwMi4xOTk5IiwiVXJpU3RyaW5nIjoiaHR0cHM6Ly9kb2kub3JnLzEwLjE1MjMvSk5FVVJPU0NJLjE5LTEyLWowMDAyLjE5O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5)</w:t>
          </w:r>
          <w:r w:rsidR="008A1628">
            <w:rPr>
              <w:rFonts w:ascii="Segoe UI" w:hAnsi="Segoe UI" w:cs="Segoe UI"/>
              <w:sz w:val="20"/>
              <w:szCs w:val="20"/>
              <w:lang w:val="en-US"/>
            </w:rPr>
            <w:fldChar w:fldCharType="end"/>
          </w:r>
        </w:sdtContent>
      </w:sdt>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61896289"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w:t>
      </w:r>
      <w:proofErr w:type="spellStart"/>
      <w:r w:rsidRPr="003B4C23">
        <w:rPr>
          <w:rFonts w:ascii="Segoe UI" w:hAnsi="Segoe UI" w:cs="Segoe UI"/>
          <w:sz w:val="20"/>
          <w:szCs w:val="20"/>
          <w:lang w:val="en-US"/>
        </w:rPr>
        <w:t>PBS:Tissue-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f201eaf0-5ccf-4f42-ad5f-2f6ba8a8dab8"/>
          <w:id w:val="536861399"/>
          <w:placeholder>
            <w:docPart w:val="DefaultPlaceholder_-1854013440"/>
          </w:placeholder>
        </w:sdtPr>
        <w:sdtContent>
          <w:r w:rsidR="008A1628">
            <w:rPr>
              <w:rFonts w:ascii="Segoe UI" w:hAnsi="Segoe UI" w:cs="Segoe UI"/>
              <w:sz w:val="20"/>
              <w:szCs w:val="20"/>
              <w:lang w:val="en-US"/>
            </w:rPr>
            <w:fldChar w:fldCharType="begin"/>
          </w:r>
          <w:r w:rsidR="0087553E">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1YjBiLTJkNTUtNDM2OC04NWUzLWM2NmZiMWMwZmMzOCIsIlJhbmdlTGVuZ3RoIjo0LCJSZWZlcmVuY2VJZCI6ImRhZjUyMzE5LWI1NDQtNDA2NC04ZjFlLWY2MTI1NzA2MjQ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gvMDAyMzY3NzgxNzgwOTU4NT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TgvMDAyMzY3NzgxNzgwOTU4NTc3IiwiVXJpU3RyaW5nIjoiaHR0cHM6Ly9kb2kub3JnLzEwLjEyNTgvMDAyMzY3NzgxNzgwOTU4N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4VDE4OjQ4OjU1IiwiTW9kaWZpZWRCeSI6Il9OaWVIYXUiLCJJZCI6IjUwMTE4YjU2LTEzMzUtNGFiOS05YmIzLTU0NjYyNWY3ZTUyZCIsIk1vZGlmaWVkT24iOiIyMDI0LTAzLTI4VDE4OjQ4OjU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NzAyMjAxOCIsIlVyaVN0cmluZyI6Imh0dHA6Ly93d3cubmNiaS5ubG0ubmloLmdvdi9wdWJtZWQvNzAyMjA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6)</w:t>
          </w:r>
          <w:r w:rsidR="008A1628">
            <w:rPr>
              <w:rFonts w:ascii="Segoe UI" w:hAnsi="Segoe UI" w:cs="Segoe UI"/>
              <w:sz w:val="20"/>
              <w:szCs w:val="20"/>
              <w:lang w:val="en-US"/>
            </w:rPr>
            <w:fldChar w:fldCharType="end"/>
          </w:r>
        </w:sdtContent>
      </w:sdt>
      <w:r w:rsidR="008A1628">
        <w:rPr>
          <w:rFonts w:ascii="Segoe UI" w:hAnsi="Segoe UI" w:cs="Segoe UI"/>
          <w:sz w:val="20"/>
          <w:szCs w:val="20"/>
          <w:lang w:val="en-US"/>
        </w:rPr>
        <w:t xml:space="preserve"> </w:t>
      </w:r>
      <w:r w:rsidRPr="003B4C23">
        <w:rPr>
          <w:rFonts w:ascii="Segoe UI" w:hAnsi="Segoe UI" w:cs="Segoe UI"/>
          <w:sz w:val="20"/>
          <w:szCs w:val="20"/>
          <w:lang w:val="en-US"/>
        </w:rPr>
        <w:t>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w:t>
      </w:r>
      <w:r w:rsidRPr="003B4C23">
        <w:rPr>
          <w:rFonts w:ascii="Segoe UI" w:hAnsi="Segoe UI" w:cs="Segoe UI"/>
          <w:color w:val="212121"/>
          <w:sz w:val="20"/>
          <w:szCs w:val="20"/>
          <w:lang w:val="en-US"/>
        </w:rPr>
        <w:lastRenderedPageBreak/>
        <w:t>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8A1628" w:rsidRDefault="00FB1AA3"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The data was acquired using a modified </w:t>
      </w:r>
      <w:proofErr w:type="spellStart"/>
      <w:r w:rsidRPr="008A1628">
        <w:rPr>
          <w:rFonts w:ascii="Segoe UI" w:hAnsi="Segoe UI" w:cs="Segoe UI"/>
          <w:color w:val="212121"/>
          <w:sz w:val="20"/>
          <w:szCs w:val="20"/>
          <w:lang w:val="en-US"/>
        </w:rPr>
        <w:t>Toponome</w:t>
      </w:r>
      <w:proofErr w:type="spellEnd"/>
      <w:r w:rsidRPr="008A1628">
        <w:rPr>
          <w:rFonts w:ascii="Segoe UI" w:hAnsi="Segoe UI" w:cs="Segoe UI"/>
          <w:color w:val="212121"/>
          <w:sz w:val="20"/>
          <w:szCs w:val="20"/>
          <w:lang w:val="en-US"/>
        </w:rPr>
        <w:t xml:space="preserve"> Image Cycler Mm3 (Tic) (</w:t>
      </w:r>
      <w:proofErr w:type="spellStart"/>
      <w:r w:rsidRPr="008A1628">
        <w:rPr>
          <w:rFonts w:ascii="Segoe UI" w:hAnsi="Segoe UI" w:cs="Segoe UI"/>
          <w:color w:val="212121"/>
          <w:sz w:val="20"/>
          <w:szCs w:val="20"/>
          <w:lang w:val="en-US"/>
        </w:rPr>
        <w:t>Meltec</w:t>
      </w:r>
      <w:proofErr w:type="spellEnd"/>
      <w:r w:rsidRPr="008A1628">
        <w:rPr>
          <w:rFonts w:ascii="Segoe UI" w:hAnsi="Segoe UI" w:cs="Segoe UI"/>
          <w:color w:val="212121"/>
          <w:sz w:val="20"/>
          <w:szCs w:val="20"/>
          <w:lang w:val="en-US"/>
        </w:rPr>
        <w:t xml:space="preserve"> GmbH &amp; Co. KG, Magdeburg, Germany) and a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Device 1.0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GmbH, Magdeburg, Germany). Details of equipped components are summarized in </w:t>
      </w:r>
      <w:r w:rsidR="00213E5B" w:rsidRPr="008A1628">
        <w:rPr>
          <w:rFonts w:ascii="Segoe UI" w:hAnsi="Segoe UI" w:cs="Segoe UI"/>
          <w:color w:val="212121"/>
          <w:sz w:val="20"/>
          <w:szCs w:val="20"/>
          <w:lang w:val="en-US"/>
        </w:rPr>
        <w:t xml:space="preserve">supplementary </w:t>
      </w:r>
      <w:r w:rsidRPr="008A1628">
        <w:rPr>
          <w:rFonts w:ascii="Segoe UI" w:hAnsi="Segoe UI" w:cs="Segoe UI"/>
          <w:color w:val="212121"/>
          <w:sz w:val="20"/>
          <w:szCs w:val="20"/>
          <w:lang w:val="en-US"/>
        </w:rPr>
        <w:t xml:space="preserve">table 1. </w:t>
      </w:r>
    </w:p>
    <w:p w14:paraId="29E5DAAE" w14:textId="076BC33E" w:rsidR="00257B1B" w:rsidRPr="008A1628" w:rsidRDefault="00257B1B"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8A1628">
        <w:rPr>
          <w:rFonts w:ascii="Segoe UI" w:hAnsi="Segoe UI" w:cs="Segoe UI"/>
          <w:color w:val="212121"/>
          <w:sz w:val="20"/>
          <w:szCs w:val="20"/>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55FD85FD"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17f37e47-e139-4720-bf9f-664bdd5c12aa"/>
          <w:id w:val="-652596799"/>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wOWJhLTE3ZDktNDdhZS1hZWNlLTY0ZGFhZjE0MGNhZSIsIlJhbmdlTGVuZ3RoIjozLCJSZWZlcmVuY2VJZCI6IjYyMzYwNGY0LTlmMmEtNDAyZi05MThjLTFlOGU1MmJkYjc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Ni8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ExVDA4OjE4OjM2IiwiTW9kaWZpZWRCeSI6Il9OaWVIYXUiLCJJZCI6ImFhNmRmMjliLWE4NzgtNDA4MS1hMmZkLThjNmNkYzMzN2M4MSIsIk1vZGlmaWVkT24iOiIyMDI0LTA0LTExVDA4OjE4OjM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C0xMVQwODoxODozNiIsIk1vZGlmaWVkQnkiOiJfTmllSGF1IiwiSWQiOiIwMDYwODJjYS1mNTdiLTQ0ZTYtYTIyZS0yYmRjMjBkNTFkNzMiLCJNb2RpZmllZE9uIjoiMjAyNC0wNC0xMVQwODoxODoz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NzQzNzcyIiwiVXJpU3RyaW5nIjoiaHR0cDovL3d3dy5uY2JpLm5sbS5uaWguZ292L3B1Ym1lZC8yMjc0Mzc3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vMDcvMjAxNSIsIkRvaSI6IjEwLjEwMDIvbXJkLjIyNDg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DIvbXJkLjIyNDg5IiwiVXJpU3RyaW5nIjoiaHR0cHM6Ly9kb2kub3JnLzEwLjEwMDIvbXJkLjIyNDg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0LTExVDA4OjE5OjE1IiwiTW9kaWZpZWRCeSI6Il9OaWVIYXUiLCJJZCI6ImI0NjE1YWQ0LTM1ZmItNGFlZi05M2RhLTM0OWI2MTJkNjQ2ZCIsIk1vZGlmaWVkT24iOiIyMDI0LTA0LTExVDA4OjE5OjE1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YxNTMzNjgiLCJVcmlTdHJpbmciOiJodHRwOi8vd3d3Lm5jYmkubmxtLm5paC5nb3YvcHVibWVkLzI2MTUzMzY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ExVDA4OjE5OjE1IiwiTW9kaWZpZWRCeSI6Il9OaWVIYXUiLCJJZCI6ImY4MGE1MjQ5LTdjOGItNGQ0Mi04ZmIzLWM0MzgyMWU5NTBkMiIsIk1vZGlmaWVkT24iOiIyMDI0LTA0LTExVDA4OjE5OjE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UE1DNTQyODk4NCIsIlVyaVN0cmluZyI6Imh0dHBzOi8vd3d3Lm5jYmkubmxtLm5paC5nb3YvcG1jL2FydGljbGVzL1BNQzU0Mjg5ODQ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87, 88)</w:t>
          </w:r>
          <w:r w:rsidR="008A1628">
            <w:rPr>
              <w:rFonts w:ascii="Segoe UI" w:hAnsi="Segoe UI" w:cs="Segoe UI"/>
              <w:bCs/>
              <w:lang w:val="en-US"/>
            </w:rPr>
            <w:fldChar w:fldCharType="end"/>
          </w:r>
        </w:sdtContent>
      </w:sdt>
      <w:r w:rsidRPr="003B4C23">
        <w:rPr>
          <w:rFonts w:ascii="Segoe UI" w:hAnsi="Segoe UI" w:cs="Segoe UI"/>
          <w:bCs/>
          <w:lang w:val="en-US"/>
        </w:rPr>
        <w:t xml:space="preserve"> just as described in previous publications, and included background estimation (rolling ball algorithm), edge removal, as well as image intensity scaling</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4e7415c7-32b3-4ecb-9aea-30b567509336"/>
          <w:id w:val="194310371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mMyNjM1LTg4YjQtNDY4MS1iMWZmLTA3ZjYyNDBjYTI2YiIsIlJhbmdlTGVuZ3RoIjozLCJSZWZlcmVuY2VJZCI6IjFkOTMwMWFjLWYzNzktNDJiNi04OTkwLTI0ZDA3MmI1YTk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b2xpbiIsIkxhc3ROYW1lIjoiSG9sendhcnRoIiwiUHJvdGVjdGVkIjpmYWxzZSwiU2V4IjowLCJDcmVhdGVkQnkiOiJfTmllSGF1IiwiQ3JlYXRlZE9uIjoiMjAyMy0wOC0wN1QxMzoxMDo1NSIsIk1vZGlmaWVkQnkiOiJfTmllSGF1IiwiSWQiOiI5YjEwZmM1Ni02ZGJlLTRkNTQtOTI2Mi1mNGQ3YWI2NTJmYTMiLCJNb2RpZmllZE9uIjoiMjAyMy0wOC0wN1QxMzoxMDo1NS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A4LzIwMTgiLCJEb2kiOiIxMC4xMDAyL2N5dG8uYS4yMzUy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DEwNzA5NiIsIlVyaVN0cmluZyI6Imh0dHA6Ly93d3cubmNiaS5ubG0ubmloLmdvdi9wdWJtZWQvMzAxMDc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A6NTUiLCJNb2RpZmllZEJ5IjoiX05pZUhhdSIsIklkIjoiYTZkZWE1ZTYtNThhMi00MjhiLTg4Y2YtOWRlMzMwYTEwMWFiIiwiTW9kaWZpZWRPbiI6IjIwMjMtMDgtMDdUMTM6MTA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N5dG8uYS4yMzUyNiIsIlVyaVN0cmluZyI6Imh0dHBzOi8vZG9pLm9yZy8xMC4xMDAyL2N5dG8uYS4yMzUy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cmVmIjoiOSJ9LHsiJGlkIjoiMzE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zMi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zMy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M0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cmVmIjoiNyJ9LHsiJGlkIjoiMz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z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cmVmIjoiMTAifSx7IiRpZCI6IjM3IiwiJHR5cGUiOiJTd2lzc0FjYWRlbWljLkNpdGF2aS5QZXJzb24sIFN3aXNzQWNhZGVtaWMuQ2l0YXZpIiwiRmlyc3ROYW1lIjoiV2VybmVyIiwiTGFzdE5hbWUiOiJNw7xsbGVyIiwiUHJvdGVjdGVkIjpmYWxzZSwiU2V4IjowLCJDcmVhdGVkQnkiOiJfTmllSGF1IiwiQ3JlYXRlZE9uIjoiMjAyMy0wOC0wN1QxMzoxMjoxNiIsIk1vZGlmaWVkQnkiOiJfTmllSGF1IiwiSWQiOiIyOGMxOTU4ZS0yOTQ3LTQwNTgtYmVkNy1lYTg2NWM5NzJiM2IiLCJNb2RpZmllZE9uIjoiMjAyMy0wOC0wN1QxMzoxMjoxNiIsIlByb2plY3QiOnsiJHJlZiI6IjgifX0seyIkaWQiOiIzOC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8wMy8yMDIxIiwiRG9pIjoiMTAuMTAzOC9zNDE0NjctMDIxLTIxOTk0L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E0NjctMDIxLTIxOTk0LTgiLCJVcmlTdHJpbmciOiJodHRwczovL2RvaS5vcmcvMTAuMTAzOC9zNDE0NjctMDIxLTIxOTk0L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M6MTI6MTYiLCJNb2RpZmllZEJ5IjoiX05pZUhhdSIsIklkIjoiY2M0ZWFhM2YtODMzOC00YmY4LTg4ZjYtMTA3NDk4ODc2YzliIiwiTW9kaWZpZWRPbiI6IjIwMjMtMDgtMDdUMTM6MTI6MTY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3OTc5ODIzIiwiVXJpU3RyaW5nIjoiaHR0cHM6Ly93d3cubmNiaS5ubG0ubmloLmdvdi9wbWMvYXJ0aWNsZXMvUE1DNzk3OTgy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wN1QxMzoxMjoxNiIsIk1vZGlmaWVkQnkiOiJfTmllSGF1IiwiSWQiOiI3ZTAyZjJiMS0zMmFiLTQ5OGItYjIyNS1hNTAyM2QxNzQ5OTIiLCJNb2RpZmllZE9uIjoiMjAyMy0wOC0wN1QxMzoxMjoxNi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zNzQxOTMyIiwiVXJpU3RyaW5nIjoiaHR0cDovL3d3dy5uY2JpLm5sbS5uaWguZ292L3B1Ym1lZC8zMzc0MTkz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C0wN1QxMzoxMjoxNiIsIk1vZGlmaWVkQnkiOiJfTmllSGF1IiwiSWQiOiJlZTQzMzhjZS04ZDY3LTRmMDktOWYyYi0wY2I4NzhmOTMxZTYiLCJNb2RpZmllZE9uIjoiMjAyMy0wOC0wN1QxMzoxMjoxNiIsIlByb2plY3QiOnsiJHJlZiI6IjgifX1dLCJOdW1iZXIiOiIxIiwiT3JnYW5pemF0aW9ucyI6W10sIk90aGVyc0ludm9sdmVkIjpbXSwiUGFnZVJhbmdlIjoiPHNwPlxyXG4gIDxuPjE3Mzc8L24+XHJcbiAgPGluPnRydWU8L2luPlxyXG4gIDxvcz4xNzM3PC9vcz5cclxuICA8cHM+MTczNzwvcHM+XHJcbjwvc3A+XHJcbjxvcz4xNzM3PC9vcz4iLCJQZXJpb2RpY2FsIjp7IiRpZCI6IjUx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zMSJ9LHsiJHJlZiI6IjMwIn0seyIkaWQiOiI1Ny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4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k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yZWYiOiIzMiJ9LHsiJHJlZiI6IjEwIn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HJlZiI6IjE0In0seyIkaWQiOiI4Mi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yZWYiOiIxNSJ9XSwiQ2l0YXRpb25LZXlVcGRhdGVUeXBlIjowLCJDb2xsYWJvcmF0b3JzIjpbXSwiQ292ZXJQYXRoIjp7IiRpZCI6Ijgz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yZWYiOiI1MSJ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V0sIkZvcm1hdHRlZFRleHQiOnsiJGlkIjoiOTQiLCJDb3VudCI6MSwiVGV4dFVuaXRzIjpbeyIkaWQiOiI5NSIsIkZvbnRTdHlsZSI6eyIkaWQiOiI5NiIsIk5ldXRyYWwiOnRydWV9LCJSZWFkaW5nT3JkZXIiOjEsIlRleHQiOiIoODksIDI4LCAzNSkifV19LCJUYWciOiJDaXRhdmlQbGFjZWhvbGRlciM0ZTc0MTVjNy0zMmIzLTRlY2ItOWFlYS0zMGI1Njc1MDkzMzYiLCJUZXh0IjoiKDg5LCAyOCwgMzU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89, 28, 35)</w:t>
          </w:r>
          <w:r w:rsidR="008A1628">
            <w:rPr>
              <w:rFonts w:ascii="Segoe UI" w:hAnsi="Segoe UI" w:cs="Segoe UI"/>
              <w:bCs/>
              <w:lang w:val="en-US"/>
            </w:rPr>
            <w:fldChar w:fldCharType="end"/>
          </w:r>
        </w:sdtContent>
      </w:sdt>
      <w:r w:rsidRPr="003B4C23">
        <w:rPr>
          <w:rFonts w:ascii="Segoe UI" w:hAnsi="Segoe UI" w:cs="Segoe UI"/>
          <w:bCs/>
          <w:lang w:val="en-US"/>
        </w:rPr>
        <w:t>.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25485862"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200eff9-202c-42df-97db-7921a031039f"/>
          <w:id w:val="-117464390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IwNGEyLTc3OGMtNDZhMS1hZjVlLTVhNWQ2Mjk2NGE3ZiIsIlJhbmdlTGVuZ3RoIjo0LCJSZWZlcmVuY2VJZCI6IjgxZTI0NmFkLTE4NzItNDU2My1iZGEyLTI1YmVhMjhkMD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DkvMjAxOSIsIkRvaSI6IjEwLjEwMzgvczQxNTkyLTAxOS0wNTgyL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zNDE1OTItMDE5LTA1ODItOSIsIlVyaVN0cmluZyI6Imh0dHBzOi8vZG9pLm9yZy8xMC4xMDM4L3M0MTU5Mi0wMTktMDU4Mi0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Do0NCIsIk1vZGlmaWVkQnkiOiJfU2FuZHkgQmF1aGVyciIsIklkIjoiNzQ1ZTVjMmUtZGQ1ZS00MTM2LThmZDUtMDlkN2UyODIyNDk5IiwiTW9kaWZpZWRPbiI6IjIwMjMtMDgtMDdUMDk6MzA6N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TU3MDg4NyIsIlVyaVN0cmluZyI6Imh0dHA6Ly93d3cubmNiaS5ubG0ubmloLmdvdi9wdWJtZWQvMzE1NzA4O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90)</w:t>
          </w:r>
          <w:r w:rsidR="008A1628">
            <w:rPr>
              <w:rFonts w:ascii="Segoe UI" w:hAnsi="Segoe UI" w:cs="Segoe UI"/>
              <w:bCs/>
              <w:lang w:val="en-US"/>
            </w:rPr>
            <w:fldChar w:fldCharType="end"/>
          </w:r>
        </w:sdtContent>
      </w:sdt>
      <w:r w:rsidRPr="003B4C23">
        <w:rPr>
          <w:rFonts w:ascii="Segoe UI" w:hAnsi="Segoe UI" w:cs="Segoe UI"/>
          <w:bCs/>
          <w:lang w:val="en-US"/>
        </w:rPr>
        <w:t xml:space="preserve">.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Segmentation and feature extraction </w:t>
      </w:r>
    </w:p>
    <w:p w14:paraId="1E3427A9" w14:textId="1DC16060"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40f4f77-b24f-4459-b048-e8964c4c675d"/>
          <w:id w:val="106429685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E4ZWJmLTBlY2QtNDBmZS04NDc2LTEyMDYxZDMzNDc3ZiIsIlJhbmdlTGVuZ3RoIjo0LCJSZWZlcmVuY2VJZCI6ImRmNTBjMDI4LWE1NmEtNDMwYS05MDIzLTA4MGRkOWZhZjU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DUwNzUyMCIsIlVyaVN0cmluZyI6Imh0dHA6Ly93d3cubmNiaS5ubG0ubmloLmdvdi9wdWJtZWQvMzQ1MDc1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yOjI5IiwiTW9kaWZpZWRCeSI6Il9TYW5keSBCYXVoZXJyIiwiSWQiOiJlZTAwOTFkYS0zMzliLTQ0MTEtOTc2MS03YmFkODMxNGJiNDQiLCJNb2RpZmllZE9uIjoiMjAyMy0wOC0wN1QwOTozMjoy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DU5LTAyMS0wNDM0NC05IiwiVXJpU3RyaW5nIjoiaHR0cHM6Ly9kb2kub3JnLzEwLjExODYvczEyODU5LTAyMS0wNDM0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joyOSIsIk1vZGlmaWVkQnkiOiJfU2FuZHkgQmF1aGVyciIsIklkIjoiYWFhZGJkMWUtOGI0NC00NWJiLWFiOTctNmYwYTNkZTUxYjQwIiwiTW9kaWZpZWRPbiI6IjIwMjMtMDgtMDdUMDk6MzI6Mj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NDMxODUwIiwiVXJpU3RyaW5nIjoiaHR0cHM6Ly93d3cubmNiaS5ubG0ubmloLmdvdi9wbWMvYXJ0aWNsZXMvUE1DODQzMTg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91)</w:t>
          </w:r>
          <w:r w:rsidR="008A1628">
            <w:rPr>
              <w:rFonts w:ascii="Segoe UI" w:hAnsi="Segoe UI" w:cs="Segoe UI"/>
              <w:bCs/>
              <w:lang w:val="en-US"/>
            </w:rPr>
            <w:fldChar w:fldCharType="end"/>
          </w:r>
        </w:sdtContent>
      </w:sdt>
      <w:r w:rsidRPr="003B4C23">
        <w:rPr>
          <w:rFonts w:ascii="Segoe UI" w:hAnsi="Segoe UI" w:cs="Segoe UI"/>
          <w:bCs/>
          <w:lang w:val="en-US"/>
        </w:rPr>
        <w:t xml:space="preserve">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260B557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kyKSJ9XX0sIlRhZyI6IkNpdGF2aVBsYWNlaG9sZGVyIzJiMjk0MTYyLWUwZTItNDE2Yi1hYjdhLTU5YTliYzQxMzk5ZiIsIlRleHQiOiIoOTIpIiwiV0FJVmVyc2lvbiI6IjYuMTcuMC4wIn0=}</w:instrText>
          </w:r>
          <w:r w:rsidRPr="005409A4">
            <w:rPr>
              <w:rFonts w:ascii="Segoe UI" w:hAnsi="Segoe UI" w:cs="Segoe UI"/>
              <w:bCs/>
              <w:lang w:val="en-US"/>
            </w:rPr>
            <w:fldChar w:fldCharType="separate"/>
          </w:r>
          <w:r w:rsidR="0087553E">
            <w:rPr>
              <w:rFonts w:ascii="Segoe UI" w:hAnsi="Segoe UI" w:cs="Segoe UI"/>
              <w:bCs/>
              <w:lang w:val="en-US"/>
            </w:rPr>
            <w:t>(92)</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65668865" w14:textId="5655FE59" w:rsidR="00403AB1" w:rsidRPr="003B4C23" w:rsidRDefault="008A1628" w:rsidP="001C1180">
      <w:pPr>
        <w:jc w:val="both"/>
        <w:rPr>
          <w:rFonts w:ascii="Segoe UI" w:hAnsi="Segoe UI" w:cs="Segoe UI"/>
          <w:bCs/>
          <w:lang w:val="en-US"/>
        </w:rPr>
      </w:pPr>
      <w:r>
        <w:rPr>
          <w:rFonts w:ascii="Segoe UI" w:hAnsi="Segoe UI" w:cs="Segoe UI"/>
          <w:bCs/>
          <w:lang w:val="en-US"/>
        </w:rPr>
        <w:lastRenderedPageBreak/>
        <w:t xml:space="preserve">Cell in neighborhood (CIN) analysis was performed with </w:t>
      </w:r>
      <w:r w:rsidR="00403AB1" w:rsidRPr="003B4C23">
        <w:rPr>
          <w:rFonts w:ascii="Segoe UI" w:hAnsi="Segoe UI" w:cs="Segoe UI"/>
          <w:bCs/>
          <w:lang w:val="en-US"/>
        </w:rPr>
        <w:t>SPIAT</w:t>
      </w:r>
      <w:r>
        <w:rPr>
          <w:rFonts w:ascii="Segoe UI" w:hAnsi="Segoe UI" w:cs="Segoe UI"/>
          <w:bCs/>
          <w:lang w:val="en-US"/>
        </w:rPr>
        <w:t xml:space="preserve"> </w:t>
      </w:r>
      <w:sdt>
        <w:sdtPr>
          <w:rPr>
            <w:rFonts w:ascii="Segoe UI" w:hAnsi="Segoe UI" w:cs="Segoe UI"/>
            <w:bCs/>
            <w:lang w:val="en-US"/>
          </w:rPr>
          <w:alias w:val="To edit, see citavi.com/edit"/>
          <w:tag w:val="CitaviPlaceholder#c4546bed-0b87-4dff-a53c-aa29c80237b8"/>
          <w:id w:val="381063266"/>
          <w:placeholder>
            <w:docPart w:val="DefaultPlaceholder_-1854013440"/>
          </w:placeholder>
        </w:sdtPr>
        <w:sdtContent>
          <w:r>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TZmOTQwLWU5MWQtNGYxOC04YjA1LTc2OWRjMmYwNDVhNiIsIlJhbmdlTGVuZ3RoIjo0LCJSZWZlcmVuY2VJZCI6ImMxNGJiNjY0LWZhZTYtNDNhNC1iOTg2LTVhZmE1YTFlN2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EvMjAyMC4wNS4yOC4xMjI2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AxLzIwMjAuMDUuMjguMTIyNjE0IiwiVXJpU3RyaW5nIjoiaHR0cHM6Ly9kb2kub3JnLzEwLjExMDEvMjAyMC4wNS4yOC4xMjI2M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}</w:instrText>
          </w:r>
          <w:r>
            <w:rPr>
              <w:rFonts w:ascii="Segoe UI" w:hAnsi="Segoe UI" w:cs="Segoe UI"/>
              <w:bCs/>
              <w:lang w:val="en-US"/>
            </w:rPr>
            <w:fldChar w:fldCharType="separate"/>
          </w:r>
          <w:r w:rsidR="0087553E">
            <w:rPr>
              <w:rFonts w:ascii="Segoe UI" w:hAnsi="Segoe UI" w:cs="Segoe UI"/>
              <w:bCs/>
              <w:lang w:val="en-US"/>
            </w:rPr>
            <w:t>(93)</w:t>
          </w:r>
          <w:r>
            <w:rPr>
              <w:rFonts w:ascii="Segoe UI" w:hAnsi="Segoe UI" w:cs="Segoe UI"/>
              <w:bCs/>
              <w:lang w:val="en-US"/>
            </w:rPr>
            <w:fldChar w:fldCharType="end"/>
          </w:r>
        </w:sdtContent>
      </w:sdt>
      <w:r>
        <w:rPr>
          <w:rFonts w:ascii="Segoe UI" w:hAnsi="Segoe UI" w:cs="Segoe UI"/>
          <w:bCs/>
          <w:lang w:val="en-US"/>
        </w:rPr>
        <w:t xml:space="preserve">. Spatial co-enrichment analysis was done using </w:t>
      </w:r>
      <w:r w:rsidR="00403AB1" w:rsidRPr="003B4C23">
        <w:rPr>
          <w:rFonts w:ascii="Segoe UI" w:hAnsi="Segoe UI" w:cs="Segoe UI"/>
          <w:bCs/>
          <w:lang w:val="en-US"/>
        </w:rPr>
        <w:t xml:space="preserve">Giotto </w:t>
      </w:r>
      <w:sdt>
        <w:sdtPr>
          <w:rPr>
            <w:rFonts w:ascii="Segoe UI" w:hAnsi="Segoe UI" w:cs="Segoe UI"/>
            <w:bCs/>
            <w:lang w:val="en-US"/>
          </w:rPr>
          <w:alias w:val="To edit, see citavi.com/edit"/>
          <w:tag w:val="CitaviPlaceholder#14a9dce7-31e7-452c-be05-696e6dbac0de"/>
          <w:id w:val="-2099860694"/>
          <w:placeholder>
            <w:docPart w:val="DefaultPlaceholder_-1854013440"/>
          </w:placeholder>
        </w:sdtPr>
        <w:sdtContent>
          <w:r>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wOVQxODo1NTowMCIsIlByb2plY3QiOnsiJHJlZiI6IjgifX0sIlVzZU51bWJlcmluZ1R5cGVPZlBhcmVudERvY3VtZW50IjpmYWxzZX1dLCJGb3JtYXR0ZWRUZXh0Ijp7IiRpZCI6IjM0IiwiQ291bnQiOjEsIlRleHRVbml0cyI6W3siJGlkIjoiMzUiLCJGb250U3R5bGUiOnsiJGlkIjoiMzYiLCJOZXV0cmFsIjp0cnVlfSwiUmVhZGluZ09yZGVyIjoxLCJUZXh0IjoiKDk0KSJ9XX0sIlRhZyI6IkNpdGF2aVBsYWNlaG9sZGVyIzE0YTlkY2U3LTMxZTctNDUyYy1iZTA1LTY5NmU2ZGJhYzBkZSIsIlRleHQiOiIoOTQpIiwiV0FJVmVyc2lvbiI6IjYuMTcuMC4wIn0=}</w:instrText>
          </w:r>
          <w:r>
            <w:rPr>
              <w:rFonts w:ascii="Segoe UI" w:hAnsi="Segoe UI" w:cs="Segoe UI"/>
              <w:bCs/>
              <w:lang w:val="en-US"/>
            </w:rPr>
            <w:fldChar w:fldCharType="separate"/>
          </w:r>
          <w:r w:rsidR="0087553E">
            <w:rPr>
              <w:rFonts w:ascii="Segoe UI" w:hAnsi="Segoe UI" w:cs="Segoe UI"/>
              <w:bCs/>
              <w:lang w:val="en-US"/>
            </w:rPr>
            <w:t>(94)</w:t>
          </w:r>
          <w:r>
            <w:rPr>
              <w:rFonts w:ascii="Segoe UI" w:hAnsi="Segoe UI" w:cs="Segoe UI"/>
              <w:bCs/>
              <w:lang w:val="en-US"/>
            </w:rPr>
            <w:fldChar w:fldCharType="end"/>
          </w:r>
        </w:sdtContent>
      </w:sdt>
      <w:r>
        <w:rPr>
          <w:rFonts w:ascii="Segoe UI" w:hAnsi="Segoe UI" w:cs="Segoe UI"/>
          <w:bCs/>
          <w:lang w:val="en-US"/>
        </w:rPr>
        <w:t xml:space="preserve"> and</w:t>
      </w:r>
      <w:r w:rsidR="00403AB1" w:rsidRPr="003B4C23">
        <w:rPr>
          <w:rFonts w:ascii="Segoe UI" w:hAnsi="Segoe UI" w:cs="Segoe UI"/>
          <w:bCs/>
          <w:lang w:val="en-US"/>
        </w:rPr>
        <w:t xml:space="preserve"> VoltRon</w:t>
      </w:r>
      <w:r>
        <w:rPr>
          <w:rFonts w:ascii="Segoe UI" w:hAnsi="Segoe UI" w:cs="Segoe UI"/>
          <w:bCs/>
          <w:lang w:val="en-US"/>
        </w:rPr>
        <w:t xml:space="preserve"> </w:t>
      </w:r>
      <w:sdt>
        <w:sdtPr>
          <w:rPr>
            <w:rFonts w:ascii="Segoe UI" w:hAnsi="Segoe UI" w:cs="Segoe UI"/>
            <w:bCs/>
            <w:lang w:val="en-US"/>
          </w:rPr>
          <w:alias w:val="To edit, see citavi.com/edit"/>
          <w:tag w:val="CitaviPlaceholder#3a64dc9e-8710-48ef-bc5b-79f05a14fd87"/>
          <w:id w:val="946269868"/>
          <w:placeholder>
            <w:docPart w:val="DefaultPlaceholder_-1854013440"/>
          </w:placeholder>
        </w:sdtPr>
        <w:sdtContent>
          <w:r>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UpIn1dfSwiVGFnIjoiQ2l0YXZpUGxhY2Vob2xkZXIjM2E2NGRjOWUtODcxMC00OGVmLWJjNWItNzlmMDVhMTRmZDg3IiwiVGV4dCI6Iig5NSkiLCJXQUlWZXJzaW9uIjoiNi4xNy4wLjAifQ==}</w:instrText>
          </w:r>
          <w:r>
            <w:rPr>
              <w:rFonts w:ascii="Segoe UI" w:hAnsi="Segoe UI" w:cs="Segoe UI"/>
              <w:bCs/>
              <w:lang w:val="en-US"/>
            </w:rPr>
            <w:fldChar w:fldCharType="separate"/>
          </w:r>
          <w:r w:rsidR="0087553E">
            <w:rPr>
              <w:rFonts w:ascii="Segoe UI" w:hAnsi="Segoe UI" w:cs="Segoe UI"/>
              <w:bCs/>
              <w:lang w:val="en-US"/>
            </w:rPr>
            <w:t>(95)</w:t>
          </w:r>
          <w:r>
            <w:rPr>
              <w:rFonts w:ascii="Segoe UI" w:hAnsi="Segoe UI" w:cs="Segoe UI"/>
              <w:bCs/>
              <w:lang w:val="en-US"/>
            </w:rPr>
            <w:fldChar w:fldCharType="end"/>
          </w:r>
        </w:sdtContent>
      </w:sdt>
      <w:r>
        <w:rPr>
          <w:rFonts w:ascii="Segoe UI" w:hAnsi="Segoe UI" w:cs="Segoe UI"/>
          <w:bCs/>
          <w:lang w:val="en-US"/>
        </w:rPr>
        <w:t xml:space="preserve">. </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3"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8A1628">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8A1628">
      <w:pPr>
        <w:jc w:val="both"/>
        <w:rPr>
          <w:rFonts w:ascii="Segoe UI" w:hAnsi="Segoe UI" w:cs="Segoe UI"/>
          <w:lang w:val="en-US"/>
        </w:rPr>
      </w:pPr>
    </w:p>
    <w:p w14:paraId="59FC7DB9" w14:textId="29C38F81" w:rsidR="00E66F43" w:rsidRPr="003B4C23" w:rsidRDefault="00A46765" w:rsidP="008A1628">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8A1628">
      <w:pPr>
        <w:jc w:val="both"/>
        <w:rPr>
          <w:rFonts w:ascii="Segoe UI" w:hAnsi="Segoe UI" w:cs="Segoe UI"/>
          <w:lang w:val="en-US"/>
        </w:rPr>
      </w:pPr>
    </w:p>
    <w:p w14:paraId="553944B6" w14:textId="3929E6C1"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8A1628">
      <w:pPr>
        <w:jc w:val="both"/>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UTHOR´s CONTRIBUTIONS</w:t>
      </w:r>
    </w:p>
    <w:p w14:paraId="1CA5DA53" w14:textId="78F7996D" w:rsidR="00A46765" w:rsidRPr="008A1628" w:rsidRDefault="00F1586C" w:rsidP="008A1628">
      <w:pPr>
        <w:jc w:val="both"/>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B94567"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00B94567" w:rsidRPr="003B4C23">
        <w:rPr>
          <w:rFonts w:ascii="Segoe UI" w:hAnsi="Segoe UI" w:cs="Segoe UI"/>
          <w:sz w:val="18"/>
          <w:szCs w:val="18"/>
          <w:lang w:val="en-US"/>
        </w:rPr>
        <w:t xml:space="preserve"> provided technical support for the MEL</w:t>
      </w:r>
      <w:r w:rsidR="00951583">
        <w:rPr>
          <w:rFonts w:ascii="Segoe UI" w:hAnsi="Segoe UI" w:cs="Segoe UI"/>
          <w:sz w:val="18"/>
          <w:szCs w:val="18"/>
          <w:lang w:val="en-US"/>
        </w:rPr>
        <w:t>C</w:t>
      </w:r>
      <w:r w:rsidR="00B94567" w:rsidRPr="003B4C23">
        <w:rPr>
          <w:rFonts w:ascii="Segoe UI" w:hAnsi="Segoe UI" w:cs="Segoe UI"/>
          <w:sz w:val="18"/>
          <w:szCs w:val="18"/>
          <w:lang w:val="en-US"/>
        </w:rPr>
        <w:t xml:space="preserve"> and </w:t>
      </w:r>
      <w:proofErr w:type="spellStart"/>
      <w:r w:rsidR="00B94567" w:rsidRPr="003B4C23">
        <w:rPr>
          <w:rFonts w:ascii="Segoe UI" w:hAnsi="Segoe UI" w:cs="Segoe UI"/>
          <w:sz w:val="18"/>
          <w:szCs w:val="18"/>
          <w:lang w:val="en-US"/>
        </w:rPr>
        <w:t>BioDecipher</w:t>
      </w:r>
      <w:proofErr w:type="spellEnd"/>
      <w:r w:rsidR="00B94567" w:rsidRPr="003B4C23">
        <w:rPr>
          <w:rFonts w:ascii="Segoe UI" w:hAnsi="Segoe UI" w:cs="Segoe UI"/>
          <w:sz w:val="18"/>
          <w:szCs w:val="18"/>
          <w:lang w:val="en-US"/>
        </w:rPr>
        <w:t xml:space="preserve"> instruments. </w:t>
      </w:r>
      <w:r w:rsidR="008A1628" w:rsidRPr="003B4C23">
        <w:rPr>
          <w:rFonts w:ascii="Segoe UI" w:hAnsi="Segoe UI" w:cs="Segoe UI"/>
          <w:sz w:val="18"/>
          <w:szCs w:val="18"/>
          <w:lang w:val="en-US"/>
        </w:rPr>
        <w:t>All authors reviewed the manuscript.</w:t>
      </w:r>
    </w:p>
    <w:p w14:paraId="308FE122" w14:textId="77777777" w:rsidR="007301A7" w:rsidRDefault="007301A7">
      <w:pPr>
        <w:rPr>
          <w:rFonts w:ascii="Segoe UI" w:hAnsi="Segoe UI" w:cs="Segoe UI"/>
          <w:b/>
          <w:bCs/>
          <w:lang w:val="en-US"/>
        </w:rPr>
      </w:pPr>
      <w:r>
        <w:rPr>
          <w:rFonts w:ascii="Segoe UI" w:hAnsi="Segoe UI" w:cs="Segoe UI"/>
          <w:b/>
          <w:bCs/>
          <w:lang w:val="en-US"/>
        </w:rPr>
        <w:br w:type="page"/>
      </w:r>
    </w:p>
    <w:p w14:paraId="71C93E69" w14:textId="62D8C1CE" w:rsidR="004133C9" w:rsidRPr="003B4C23" w:rsidRDefault="004133C9" w:rsidP="008A1628">
      <w:pPr>
        <w:jc w:val="both"/>
        <w:rPr>
          <w:rFonts w:ascii="Segoe UI" w:hAnsi="Segoe UI" w:cs="Segoe UI"/>
          <w:b/>
          <w:bCs/>
          <w:lang w:val="en-US"/>
        </w:rPr>
      </w:pPr>
      <w:r w:rsidRPr="003B4C23">
        <w:rPr>
          <w:rFonts w:ascii="Segoe UI" w:hAnsi="Segoe UI" w:cs="Segoe UI"/>
          <w:b/>
          <w:bCs/>
          <w:lang w:val="en-US"/>
        </w:rPr>
        <w:lastRenderedPageBreak/>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38D76B7D"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1</w:t>
      </w:r>
      <w:r w:rsidRPr="00E72894">
        <w:rPr>
          <w:rFonts w:ascii="Segoe UI" w:eastAsia="Calibri" w:hAnsi="Segoe UI" w:cs="Segoe UI"/>
          <w:b/>
          <w:bCs/>
          <w:sz w:val="20"/>
          <w:szCs w:val="20"/>
          <w:lang w:val="en-US"/>
        </w:rPr>
        <w:t xml:space="preserve">: </w:t>
      </w:r>
      <w:r w:rsidRPr="004A693F">
        <w:rPr>
          <w:rFonts w:ascii="Segoe UI" w:eastAsia="Calibri" w:hAnsi="Segoe UI" w:cs="Segoe UI"/>
          <w:bCs/>
          <w:sz w:val="20"/>
          <w:szCs w:val="20"/>
          <w:lang w:val="en-US"/>
        </w:rPr>
        <w:t>Overview of</w:t>
      </w:r>
      <w:r>
        <w:rPr>
          <w:rFonts w:ascii="Segoe UI" w:eastAsia="Calibri" w:hAnsi="Segoe UI" w:cs="Segoe UI"/>
          <w:b/>
          <w:bCs/>
          <w:sz w:val="20"/>
          <w:szCs w:val="20"/>
          <w:lang w:val="en-US"/>
        </w:rPr>
        <w:t xml:space="preserve"> </w:t>
      </w:r>
      <w:r>
        <w:rPr>
          <w:rFonts w:ascii="Segoe UI" w:eastAsia="Calibri" w:hAnsi="Segoe UI" w:cs="Segoe UI"/>
          <w:sz w:val="20"/>
          <w:szCs w:val="20"/>
          <w:lang w:val="en-US"/>
        </w:rPr>
        <w:t>MELC panel design with included markers for the respective cell types</w:t>
      </w:r>
      <w:r w:rsidRPr="00E72894">
        <w:rPr>
          <w:rFonts w:ascii="Segoe UI" w:eastAsia="Calibri" w:hAnsi="Segoe UI" w:cs="Segoe UI"/>
          <w:sz w:val="20"/>
          <w:szCs w:val="20"/>
          <w:lang w:val="en-US"/>
        </w:rPr>
        <w:t>.</w:t>
      </w:r>
    </w:p>
    <w:p w14:paraId="3B436C15"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noProof/>
          <w:sz w:val="20"/>
          <w:szCs w:val="20"/>
          <w:lang w:val="en-US"/>
        </w:rPr>
        <w:drawing>
          <wp:inline distT="0" distB="0" distL="0" distR="0" wp14:anchorId="3262FD0B" wp14:editId="61452808">
            <wp:extent cx="5759450" cy="2084600"/>
            <wp:effectExtent l="0" t="0" r="0" b="0"/>
            <wp:docPr id="1617795672" name="Grafik 2"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95672" name="Grafik 2" descr="Ein Bild, das Text, Screenshot, Schrift, Zahl enthält.&#10;&#10;KI-generierte Inhalte können fehlerhaft sein."/>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002"/>
                    <a:stretch>
                      <a:fillRect/>
                    </a:stretch>
                  </pic:blipFill>
                  <pic:spPr bwMode="auto">
                    <a:xfrm>
                      <a:off x="0" y="0"/>
                      <a:ext cx="5759450" cy="2084600"/>
                    </a:xfrm>
                    <a:prstGeom prst="rect">
                      <a:avLst/>
                    </a:prstGeom>
                    <a:noFill/>
                    <a:ln>
                      <a:noFill/>
                    </a:ln>
                    <a:extLst>
                      <a:ext uri="{53640926-AAD7-44D8-BBD7-CCE9431645EC}">
                        <a14:shadowObscured xmlns:a14="http://schemas.microsoft.com/office/drawing/2010/main"/>
                      </a:ext>
                    </a:extLst>
                  </pic:spPr>
                </pic:pic>
              </a:graphicData>
            </a:graphic>
          </wp:inline>
        </w:drawing>
      </w:r>
    </w:p>
    <w:p w14:paraId="601F4AF2" w14:textId="77777777" w:rsidR="007301A7" w:rsidRDefault="007301A7" w:rsidP="00BE59D4">
      <w:pPr>
        <w:jc w:val="both"/>
        <w:rPr>
          <w:rFonts w:ascii="Segoe UI" w:eastAsia="Calibri" w:hAnsi="Segoe UI" w:cs="Segoe UI"/>
          <w:sz w:val="20"/>
          <w:szCs w:val="20"/>
          <w:lang w:val="en-US"/>
        </w:rPr>
      </w:pPr>
    </w:p>
    <w:p w14:paraId="2FD14516"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2</w:t>
      </w:r>
      <w:r w:rsidRPr="00E72894">
        <w:rPr>
          <w:rFonts w:ascii="Segoe UI" w:eastAsia="Calibri" w:hAnsi="Segoe UI" w:cs="Segoe UI"/>
          <w:b/>
          <w:bCs/>
          <w:sz w:val="20"/>
          <w:szCs w:val="20"/>
          <w:lang w:val="en-US"/>
        </w:rPr>
        <w:t xml:space="preserve">: </w:t>
      </w:r>
      <w:r w:rsidRPr="00E72894">
        <w:rPr>
          <w:rFonts w:ascii="Segoe UI" w:eastAsia="Calibri" w:hAnsi="Segoe UI" w:cs="Segoe UI"/>
          <w:sz w:val="20"/>
          <w:szCs w:val="20"/>
          <w:lang w:val="en-US"/>
        </w:rPr>
        <w:t>Overview</w:t>
      </w:r>
      <w:r w:rsidRPr="00177DE8">
        <w:rPr>
          <w:rFonts w:ascii="Segoe UI" w:eastAsia="Calibri" w:hAnsi="Segoe UI" w:cs="Segoe UI"/>
          <w:sz w:val="20"/>
          <w:szCs w:val="20"/>
          <w:lang w:val="en-US"/>
        </w:rPr>
        <w:t xml:space="preserve"> of technical components of the </w:t>
      </w:r>
      <w:proofErr w:type="spellStart"/>
      <w:r w:rsidRPr="00177DE8">
        <w:rPr>
          <w:rFonts w:ascii="Segoe UI" w:eastAsia="Calibri" w:hAnsi="Segoe UI" w:cs="Segoe UI"/>
          <w:sz w:val="20"/>
          <w:szCs w:val="20"/>
          <w:lang w:val="en-US"/>
        </w:rPr>
        <w:t>Toponome</w:t>
      </w:r>
      <w:proofErr w:type="spellEnd"/>
      <w:r w:rsidRPr="00177DE8">
        <w:rPr>
          <w:rFonts w:ascii="Segoe UI" w:eastAsia="Calibri" w:hAnsi="Segoe UI" w:cs="Segoe UI"/>
          <w:sz w:val="20"/>
          <w:szCs w:val="20"/>
          <w:lang w:val="en-US"/>
        </w:rPr>
        <w:t xml:space="preserve"> Image Cycler Mm3 and the </w:t>
      </w:r>
      <w:proofErr w:type="spellStart"/>
      <w:r w:rsidRPr="00177DE8">
        <w:rPr>
          <w:rFonts w:ascii="Segoe UI" w:eastAsia="Calibri" w:hAnsi="Segoe UI" w:cs="Segoe UI"/>
          <w:sz w:val="20"/>
          <w:szCs w:val="20"/>
          <w:lang w:val="en-US"/>
        </w:rPr>
        <w:t>BioDecipher</w:t>
      </w:r>
      <w:proofErr w:type="spellEnd"/>
      <w:r w:rsidRPr="00177DE8">
        <w:rPr>
          <w:rFonts w:ascii="Segoe UI" w:eastAsia="Calibri" w:hAnsi="Segoe UI" w:cs="Segoe UI"/>
          <w:sz w:val="20"/>
          <w:szCs w:val="20"/>
          <w:lang w:val="en-US"/>
        </w:rPr>
        <w:t xml:space="preserve"> Device 1.0 used for MELC data acquisition</w:t>
      </w:r>
      <w:r w:rsidRPr="00E72894">
        <w:rPr>
          <w:rFonts w:ascii="Segoe UI" w:eastAsia="Calibri" w:hAnsi="Segoe UI" w:cs="Segoe UI"/>
          <w:sz w:val="20"/>
          <w:szCs w:val="20"/>
          <w:lang w:val="en-US"/>
        </w:rPr>
        <w:t>.</w:t>
      </w:r>
    </w:p>
    <w:p w14:paraId="24963B05" w14:textId="5152CC66" w:rsidR="00BE59D4" w:rsidRDefault="00BE59D4" w:rsidP="00BE59D4">
      <w:pPr>
        <w:rPr>
          <w:rFonts w:ascii="Segoe UI" w:eastAsia="Calibri" w:hAnsi="Segoe UI" w:cs="Segoe UI"/>
          <w:sz w:val="20"/>
          <w:szCs w:val="20"/>
          <w:lang w:val="en-US"/>
        </w:rPr>
      </w:pPr>
      <w:r>
        <w:rPr>
          <w:noProof/>
        </w:rPr>
        <w:drawing>
          <wp:inline distT="0" distB="0" distL="0" distR="0" wp14:anchorId="70784EB3" wp14:editId="506FF48C">
            <wp:extent cx="5759450" cy="4349750"/>
            <wp:effectExtent l="0" t="0" r="0" b="0"/>
            <wp:docPr id="316578373" name="Grafik 7"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8373" name="Grafik 7" descr="Ein Bild, das Text, Screenshot, Schrift, Zahl enthält.&#10;&#10;KI-generierte Inhalte können fehlerhaft sei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906"/>
                    <a:stretch/>
                  </pic:blipFill>
                  <pic:spPr bwMode="auto">
                    <a:xfrm>
                      <a:off x="0" y="0"/>
                      <a:ext cx="5759450" cy="4349750"/>
                    </a:xfrm>
                    <a:prstGeom prst="rect">
                      <a:avLst/>
                    </a:prstGeom>
                    <a:noFill/>
                    <a:ln>
                      <a:noFill/>
                    </a:ln>
                    <a:extLst>
                      <a:ext uri="{53640926-AAD7-44D8-BBD7-CCE9431645EC}">
                        <a14:shadowObscured xmlns:a14="http://schemas.microsoft.com/office/drawing/2010/main"/>
                      </a:ext>
                    </a:extLst>
                  </pic:spPr>
                </pic:pic>
              </a:graphicData>
            </a:graphic>
          </wp:inline>
        </w:drawing>
      </w:r>
    </w:p>
    <w:p w14:paraId="30E67368" w14:textId="77777777" w:rsidR="007301A7" w:rsidRDefault="007301A7" w:rsidP="00BE59D4">
      <w:pPr>
        <w:rPr>
          <w:rFonts w:ascii="Segoe UI" w:eastAsia="Calibri" w:hAnsi="Segoe UI" w:cs="Segoe UI"/>
          <w:sz w:val="20"/>
          <w:szCs w:val="20"/>
          <w:lang w:val="en-US"/>
        </w:rPr>
      </w:pPr>
    </w:p>
    <w:p w14:paraId="4288EE88" w14:textId="77777777" w:rsidR="007301A7" w:rsidRDefault="007301A7" w:rsidP="00BE59D4">
      <w:pPr>
        <w:rPr>
          <w:rFonts w:ascii="Segoe UI" w:eastAsia="Calibri" w:hAnsi="Segoe UI" w:cs="Segoe UI"/>
          <w:sz w:val="20"/>
          <w:szCs w:val="20"/>
          <w:lang w:val="en-US"/>
        </w:rPr>
      </w:pPr>
    </w:p>
    <w:p w14:paraId="3964B309" w14:textId="77777777" w:rsidR="007301A7" w:rsidRDefault="007301A7" w:rsidP="007301A7">
      <w:pPr>
        <w:jc w:val="both"/>
        <w:rPr>
          <w:rFonts w:ascii="Segoe UI" w:eastAsia="Calibri" w:hAnsi="Segoe UI" w:cs="Segoe UI"/>
          <w:sz w:val="20"/>
          <w:szCs w:val="20"/>
          <w:lang w:val="en-US"/>
        </w:rPr>
      </w:pPr>
      <w:r w:rsidRPr="00177DE8">
        <w:rPr>
          <w:rFonts w:ascii="Segoe UI" w:eastAsia="Calibri" w:hAnsi="Segoe UI" w:cs="Segoe UI"/>
          <w:b/>
          <w:sz w:val="20"/>
          <w:szCs w:val="20"/>
          <w:lang w:val="en-US"/>
        </w:rPr>
        <w:lastRenderedPageBreak/>
        <w:t>Supplementary Table </w:t>
      </w:r>
      <w:r>
        <w:rPr>
          <w:rFonts w:ascii="Segoe UI" w:eastAsia="Calibri" w:hAnsi="Segoe UI" w:cs="Segoe UI"/>
          <w:b/>
          <w:sz w:val="20"/>
          <w:szCs w:val="20"/>
          <w:lang w:val="en-US"/>
        </w:rPr>
        <w:t>3</w:t>
      </w:r>
      <w:r w:rsidRPr="00177DE8">
        <w:rPr>
          <w:rFonts w:ascii="Segoe UI" w:eastAsia="Calibri" w:hAnsi="Segoe UI" w:cs="Segoe UI"/>
          <w:b/>
          <w:sz w:val="20"/>
          <w:szCs w:val="20"/>
          <w:lang w:val="en-US"/>
        </w:rPr>
        <w:t>:</w:t>
      </w:r>
      <w:r>
        <w:rPr>
          <w:rFonts w:ascii="Segoe UI" w:eastAsia="Calibri" w:hAnsi="Segoe UI" w:cs="Segoe UI"/>
          <w:sz w:val="20"/>
          <w:szCs w:val="20"/>
          <w:lang w:val="en-US"/>
        </w:rPr>
        <w:t xml:space="preserve"> MELC antibody panel overview</w:t>
      </w:r>
    </w:p>
    <w:p w14:paraId="67353397" w14:textId="77777777" w:rsidR="007301A7" w:rsidRDefault="007301A7" w:rsidP="007301A7">
      <w:pPr>
        <w:jc w:val="center"/>
        <w:rPr>
          <w:rFonts w:ascii="Segoe UI" w:eastAsia="Calibri" w:hAnsi="Segoe UI" w:cs="Segoe UI"/>
          <w:sz w:val="20"/>
          <w:szCs w:val="20"/>
          <w:lang w:val="en-US"/>
        </w:rPr>
      </w:pPr>
      <w:r>
        <w:rPr>
          <w:noProof/>
          <w:lang w:eastAsia="de-DE"/>
        </w:rPr>
        <w:drawing>
          <wp:inline distT="0" distB="0" distL="0" distR="0" wp14:anchorId="769FA158" wp14:editId="64FDB590">
            <wp:extent cx="3463925" cy="8661400"/>
            <wp:effectExtent l="0" t="0" r="3175" b="6350"/>
            <wp:docPr id="1658959907" name="Grafik 1" descr="Ein Bild, das Text, Screensho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9907" name="Grafik 1" descr="Ein Bild, das Text, Screenshot, Karte Menü enthält.&#10;&#10;KI-generierte Inhalte können fehlerhaft sein."/>
                    <pic:cNvPicPr>
                      <a:picLocks noChangeAspect="1" noChangeArrowheads="1"/>
                    </pic:cNvPicPr>
                  </pic:nvPicPr>
                  <pic:blipFill>
                    <a:blip r:embed="rId16" cstate="print">
                      <a:extLst>
                        <a:ext uri="{28A0092B-C50C-407E-A947-70E740481C1C}">
                          <a14:useLocalDpi xmlns:a14="http://schemas.microsoft.com/office/drawing/2010/main" val="0"/>
                        </a:ext>
                      </a:extLst>
                    </a:blip>
                    <a:srcRect l="19853" t="1878" r="19759" b="2345"/>
                    <a:stretch>
                      <a:fillRect/>
                    </a:stretch>
                  </pic:blipFill>
                  <pic:spPr bwMode="auto">
                    <a:xfrm>
                      <a:off x="0" y="0"/>
                      <a:ext cx="3463925" cy="8661400"/>
                    </a:xfrm>
                    <a:prstGeom prst="rect">
                      <a:avLst/>
                    </a:prstGeom>
                    <a:noFill/>
                    <a:ln>
                      <a:noFill/>
                    </a:ln>
                  </pic:spPr>
                </pic:pic>
              </a:graphicData>
            </a:graphic>
          </wp:inline>
        </w:drawing>
      </w:r>
    </w:p>
    <w:p w14:paraId="7F090C8E" w14:textId="77777777" w:rsidR="007301A7" w:rsidRDefault="007301A7" w:rsidP="007301A7">
      <w:pPr>
        <w:jc w:val="both"/>
        <w:rPr>
          <w:rFonts w:ascii="Segoe UI" w:eastAsia="Times New Roman" w:hAnsi="Segoe UI" w:cs="Segoe UI"/>
          <w:color w:val="000000"/>
          <w:kern w:val="24"/>
          <w:sz w:val="20"/>
          <w:szCs w:val="20"/>
          <w:lang w:val="en-US" w:eastAsia="de-DE"/>
        </w:rPr>
      </w:pPr>
      <w:r w:rsidRPr="000B0172">
        <w:rPr>
          <w:rFonts w:ascii="Segoe UI" w:eastAsia="Times New Roman" w:hAnsi="Segoe UI" w:cs="Segoe UI"/>
          <w:b/>
          <w:color w:val="000000"/>
          <w:kern w:val="24"/>
          <w:sz w:val="20"/>
          <w:szCs w:val="20"/>
          <w:lang w:val="en-US" w:eastAsia="de-DE"/>
        </w:rPr>
        <w:lastRenderedPageBreak/>
        <w:t xml:space="preserve">Supplementary table </w:t>
      </w:r>
      <w:r>
        <w:rPr>
          <w:rFonts w:ascii="Segoe UI" w:eastAsia="Times New Roman" w:hAnsi="Segoe UI" w:cs="Segoe UI"/>
          <w:b/>
          <w:color w:val="000000"/>
          <w:kern w:val="24"/>
          <w:sz w:val="20"/>
          <w:szCs w:val="20"/>
          <w:lang w:val="en-US" w:eastAsia="de-DE"/>
        </w:rPr>
        <w:t>4</w:t>
      </w:r>
      <w:r w:rsidRPr="000B0172">
        <w:rPr>
          <w:rFonts w:ascii="Segoe UI" w:eastAsia="Times New Roman" w:hAnsi="Segoe UI" w:cs="Segoe UI"/>
          <w:b/>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Overview of R packages and versions used for data analysis.</w:t>
      </w:r>
    </w:p>
    <w:p w14:paraId="1933A896" w14:textId="77777777" w:rsidR="007301A7" w:rsidRDefault="007301A7" w:rsidP="007301A7">
      <w:pPr>
        <w:jc w:val="both"/>
        <w:rPr>
          <w:rFonts w:ascii="Segoe UI" w:eastAsia="Times New Roman" w:hAnsi="Segoe UI" w:cs="Segoe UI"/>
          <w:color w:val="000000"/>
          <w:kern w:val="24"/>
          <w:sz w:val="20"/>
          <w:szCs w:val="20"/>
          <w:lang w:val="en-US" w:eastAsia="de-DE"/>
        </w:rPr>
      </w:pPr>
      <w:r>
        <w:rPr>
          <w:noProof/>
          <w:lang w:eastAsia="de-DE"/>
        </w:rPr>
        <w:drawing>
          <wp:inline distT="0" distB="0" distL="0" distR="0" wp14:anchorId="742B343E" wp14:editId="3880340C">
            <wp:extent cx="5759450" cy="7016750"/>
            <wp:effectExtent l="0" t="0" r="0" b="0"/>
            <wp:docPr id="1065433607" name="Grafik 8" descr="Ein Bild, das Tex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3607" name="Grafik 8" descr="Ein Bild, das Text, Karte Menü, Screenshot enthält.&#10;&#10;KI-generierte Inhalte können fehlerhaft sei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47" b="1811"/>
                    <a:stretch/>
                  </pic:blipFill>
                  <pic:spPr bwMode="auto">
                    <a:xfrm>
                      <a:off x="0" y="0"/>
                      <a:ext cx="5759450" cy="70167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eastAsia="Times New Roman" w:hAnsi="Segoe UI" w:cs="Segoe UI"/>
          <w:color w:val="000000"/>
          <w:kern w:val="24"/>
          <w:sz w:val="20"/>
          <w:szCs w:val="20"/>
          <w:lang w:val="en-US" w:eastAsia="de-DE"/>
        </w:rPr>
        <w:t xml:space="preserve">  </w:t>
      </w:r>
    </w:p>
    <w:p w14:paraId="463253C8" w14:textId="6DD745DA" w:rsidR="00A46765" w:rsidRPr="003B4C23" w:rsidRDefault="007301A7" w:rsidP="007301A7">
      <w:pPr>
        <w:rPr>
          <w:rFonts w:ascii="Segoe UI" w:hAnsi="Segoe UI" w:cs="Segoe UI"/>
          <w:b/>
          <w:lang w:val="en-US"/>
        </w:rPr>
      </w:pPr>
      <w:r>
        <w:rPr>
          <w:rFonts w:ascii="Segoe UI" w:eastAsia="Times New Roman" w:hAnsi="Segoe UI" w:cs="Segoe UI"/>
          <w:color w:val="000000"/>
          <w:kern w:val="24"/>
          <w:sz w:val="20"/>
          <w:szCs w:val="20"/>
          <w:lang w:val="en-US" w:eastAsia="de-DE"/>
        </w:rPr>
        <w:br w:type="page"/>
      </w: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lastRenderedPageBreak/>
        <w:t>Figures with legends</w:t>
      </w:r>
    </w:p>
    <w:p w14:paraId="27F30A72" w14:textId="77777777" w:rsidR="007301A7" w:rsidRDefault="007301A7" w:rsidP="007301A7">
      <w:r>
        <w:rPr>
          <w:noProof/>
        </w:rPr>
        <w:drawing>
          <wp:inline distT="0" distB="0" distL="0" distR="0" wp14:anchorId="2C9E7617" wp14:editId="26ECD38D">
            <wp:extent cx="5753735" cy="8048625"/>
            <wp:effectExtent l="0" t="0" r="0" b="9525"/>
            <wp:docPr id="1239700799" name="Grafik 4"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00799" name="Grafik 4" descr="Ein Bild, das Text, Screenshot, Diagramm enthält.&#10;&#10;KI-generierte Inhalte können fehlerhaft se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735" cy="8048625"/>
                    </a:xfrm>
                    <a:prstGeom prst="rect">
                      <a:avLst/>
                    </a:prstGeom>
                    <a:noFill/>
                    <a:ln>
                      <a:noFill/>
                    </a:ln>
                  </pic:spPr>
                </pic:pic>
              </a:graphicData>
            </a:graphic>
          </wp:inline>
        </w:drawing>
      </w:r>
    </w:p>
    <w:p w14:paraId="31E47921" w14:textId="77777777" w:rsidR="007301A7" w:rsidRDefault="007301A7" w:rsidP="007301A7">
      <w:pPr>
        <w:jc w:val="both"/>
        <w:rPr>
          <w:rFonts w:ascii="Segoe UI" w:eastAsia="Calibri" w:hAnsi="Segoe UI" w:cs="Segoe UI"/>
          <w:sz w:val="20"/>
          <w:szCs w:val="20"/>
          <w:lang w:val="en-US"/>
        </w:rPr>
      </w:pPr>
      <w:r w:rsidRPr="00E72894">
        <w:rPr>
          <w:rFonts w:ascii="Segoe UI" w:eastAsia="Calibri" w:hAnsi="Segoe UI" w:cs="Segoe UI"/>
          <w:b/>
          <w:bCs/>
          <w:sz w:val="20"/>
          <w:szCs w:val="20"/>
          <w:lang w:val="en-US"/>
        </w:rPr>
        <w:t xml:space="preserve">Figure 1: (A) </w:t>
      </w:r>
      <w:r w:rsidRPr="00E72894">
        <w:rPr>
          <w:rFonts w:ascii="Segoe UI" w:eastAsia="Calibri" w:hAnsi="Segoe UI" w:cs="Segoe UI"/>
          <w:sz w:val="20"/>
          <w:szCs w:val="20"/>
          <w:lang w:val="en-US"/>
        </w:rPr>
        <w:t>Overview of an established 40-marker panel in an exemplary tissue region of murine lung. Each image shows the same tissue region stained for diverse immune markers (magenta) and structural markers (</w:t>
      </w:r>
      <w:proofErr w:type="spellStart"/>
      <w:r w:rsidRPr="00E72894">
        <w:rPr>
          <w:rFonts w:ascii="Segoe UI" w:eastAsia="Calibri" w:hAnsi="Segoe UI" w:cs="Segoe UI"/>
          <w:sz w:val="20"/>
          <w:szCs w:val="20"/>
          <w:lang w:val="en-US"/>
        </w:rPr>
        <w:t>darkcyan</w:t>
      </w:r>
      <w:proofErr w:type="spellEnd"/>
      <w:r w:rsidRPr="00E72894">
        <w:rPr>
          <w:rFonts w:ascii="Segoe UI" w:eastAsia="Calibri" w:hAnsi="Segoe UI" w:cs="Segoe UI"/>
          <w:sz w:val="20"/>
          <w:szCs w:val="20"/>
          <w:lang w:val="en-US"/>
        </w:rPr>
        <w:t>), as well as nuclei stains (yellow). Scale bar represents 200 µm.</w:t>
      </w:r>
      <w:r w:rsidRPr="00B96B22">
        <w:rPr>
          <w:rFonts w:ascii="Segoe UI" w:eastAsia="Calibri" w:hAnsi="Segoe UI" w:cs="Segoe UI"/>
          <w:sz w:val="20"/>
          <w:szCs w:val="20"/>
          <w:lang w:val="en-US"/>
        </w:rPr>
        <w:t xml:space="preserv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Schematic of the </w:t>
      </w:r>
      <w:r w:rsidRPr="00E72894">
        <w:rPr>
          <w:rFonts w:ascii="Segoe UI" w:eastAsia="Calibri" w:hAnsi="Segoe UI" w:cs="Segoe UI"/>
          <w:sz w:val="20"/>
          <w:szCs w:val="20"/>
          <w:lang w:val="en-US"/>
        </w:rPr>
        <w:lastRenderedPageBreak/>
        <w:t xml:space="preserve">experimental set-up of the IL-33 systemic inflammation model and the MELC experiment. In short, 12-14-week-old GATA3eGFP reporter mice were </w:t>
      </w:r>
      <w:proofErr w:type="spellStart"/>
      <w:r w:rsidRPr="00E72894">
        <w:rPr>
          <w:rFonts w:ascii="Segoe UI" w:eastAsia="Calibri" w:hAnsi="Segoe UI" w:cs="Segoe UI"/>
          <w:sz w:val="20"/>
          <w:szCs w:val="20"/>
          <w:lang w:val="en-US"/>
        </w:rPr>
        <w:t>i.p.</w:t>
      </w:r>
      <w:proofErr w:type="spellEnd"/>
      <w:r w:rsidRPr="00E72894">
        <w:rPr>
          <w:rFonts w:ascii="Segoe UI" w:eastAsia="Calibri" w:hAnsi="Segoe UI" w:cs="Segoe UI"/>
          <w:sz w:val="20"/>
          <w:szCs w:val="20"/>
          <w:lang w:val="en-US"/>
        </w:rPr>
        <w:t xml:space="preserve"> injected with 300 ng IL-33 on up to 3 consecutive days. 24 h after the last dose, organs were harvested and processed for cyclic IF (MELC). In each MELC experiment, three regions of interest (fields of view = FOV) were acquired, each measuring 665 x 665 µm.</w:t>
      </w:r>
    </w:p>
    <w:p w14:paraId="2507A5EE" w14:textId="77777777" w:rsidR="007301A7" w:rsidRDefault="007301A7" w:rsidP="007301A7">
      <w:pPr>
        <w:rPr>
          <w:rFonts w:ascii="Segoe UI" w:eastAsia="Calibri" w:hAnsi="Segoe UI" w:cs="Segoe UI"/>
          <w:sz w:val="20"/>
          <w:szCs w:val="20"/>
          <w:lang w:val="en-US"/>
        </w:rPr>
      </w:pPr>
      <w:r>
        <w:rPr>
          <w:rFonts w:ascii="Segoe UI" w:eastAsia="Calibri" w:hAnsi="Segoe UI" w:cs="Segoe UI"/>
          <w:sz w:val="20"/>
          <w:szCs w:val="20"/>
          <w:lang w:val="en-US"/>
        </w:rPr>
        <w:br w:type="page"/>
      </w:r>
    </w:p>
    <w:p w14:paraId="3175651E"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69FEBB46" wp14:editId="667C8942">
            <wp:extent cx="5762625" cy="5822950"/>
            <wp:effectExtent l="0" t="0" r="9525" b="6350"/>
            <wp:docPr id="943963972" name="Grafik 5" descr="Ein Bild, das Text, Screenshot, Grafikdesign,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63972" name="Grafik 5" descr="Ein Bild, das Text, Screenshot, Grafikdesign, Grafiken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2625" cy="5822950"/>
                    </a:xfrm>
                    <a:prstGeom prst="rect">
                      <a:avLst/>
                    </a:prstGeom>
                    <a:noFill/>
                    <a:ln>
                      <a:noFill/>
                    </a:ln>
                  </pic:spPr>
                </pic:pic>
              </a:graphicData>
            </a:graphic>
          </wp:inline>
        </w:drawing>
      </w:r>
    </w:p>
    <w:p w14:paraId="7FB4F893" w14:textId="77777777" w:rsidR="007301A7" w:rsidRDefault="007301A7" w:rsidP="007301A7">
      <w:pPr>
        <w:jc w:val="both"/>
        <w:rPr>
          <w:rFonts w:ascii="Segoe UI" w:eastAsia="Calibri" w:hAnsi="Segoe UI" w:cs="Segoe UI"/>
          <w:sz w:val="20"/>
          <w:szCs w:val="20"/>
          <w:lang w:val="en-DE"/>
        </w:rPr>
      </w:pPr>
      <w:r w:rsidRPr="00E72894">
        <w:rPr>
          <w:rFonts w:ascii="Segoe UI" w:eastAsia="Calibri" w:hAnsi="Segoe UI" w:cs="Segoe UI"/>
          <w:b/>
          <w:bCs/>
          <w:sz w:val="20"/>
          <w:szCs w:val="20"/>
          <w:lang w:val="en-US"/>
        </w:rPr>
        <w:t xml:space="preserve">Figure 2: (A) </w:t>
      </w:r>
      <w:r w:rsidRPr="00E72894">
        <w:rPr>
          <w:rFonts w:ascii="Segoe UI" w:eastAsia="Calibri" w:hAnsi="Segoe UI" w:cs="Segoe UI"/>
          <w:sz w:val="20"/>
          <w:szCs w:val="20"/>
          <w:lang w:val="en-US"/>
        </w:rPr>
        <w:t xml:space="preserve">UMAP representation of the first level of annotation (AL1) in murine lung tissue showing the three clusters annotated as Immune cells, stromal cells, and epithelia based on the feature profiles shown in the dot plot besid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Annotated clusters of AL1 mapped in X and Y. Annotations are colored by cell type with immune cells (Cyan), vessels (Magenta), and epithelia (Yellow). </w:t>
      </w:r>
      <w:r w:rsidRPr="00E72894">
        <w:rPr>
          <w:rFonts w:ascii="Segoe UI" w:eastAsia="Calibri" w:hAnsi="Segoe UI" w:cs="Segoe UI"/>
          <w:b/>
          <w:bCs/>
          <w:sz w:val="20"/>
          <w:szCs w:val="20"/>
          <w:lang w:val="en-US"/>
        </w:rPr>
        <w:t>(C)</w:t>
      </w:r>
      <w:r w:rsidRPr="00E72894">
        <w:rPr>
          <w:rFonts w:ascii="Segoe UI" w:eastAsia="Calibri" w:hAnsi="Segoe UI" w:cs="Segoe UI"/>
          <w:sz w:val="20"/>
          <w:szCs w:val="20"/>
          <w:lang w:val="en-US"/>
        </w:rPr>
        <w:t xml:space="preserve"> IF overlay of CD45 (Cyan), CD31 (Magenta), and </w:t>
      </w:r>
      <w:proofErr w:type="spellStart"/>
      <w:r w:rsidRPr="00E72894">
        <w:rPr>
          <w:rFonts w:ascii="Segoe UI" w:eastAsia="Calibri" w:hAnsi="Segoe UI" w:cs="Segoe UI"/>
          <w:sz w:val="20"/>
          <w:szCs w:val="20"/>
          <w:lang w:val="en-US"/>
        </w:rPr>
        <w:t>EpCAM</w:t>
      </w:r>
      <w:proofErr w:type="spellEnd"/>
      <w:r w:rsidRPr="00E72894">
        <w:rPr>
          <w:rFonts w:ascii="Segoe UI" w:eastAsia="Calibri" w:hAnsi="Segoe UI" w:cs="Segoe UI"/>
          <w:sz w:val="20"/>
          <w:szCs w:val="20"/>
          <w:lang w:val="en-US"/>
        </w:rPr>
        <w:t xml:space="preserve"> (Yellow) of the same FOV shown in B. Scale bar: 200 µm. </w:t>
      </w:r>
    </w:p>
    <w:p w14:paraId="5CB126F2" w14:textId="77777777" w:rsidR="007301A7" w:rsidRDefault="007301A7" w:rsidP="007301A7">
      <w:pPr>
        <w:rPr>
          <w:rFonts w:ascii="Segoe UI" w:eastAsia="Calibri" w:hAnsi="Segoe UI" w:cs="Segoe UI"/>
          <w:sz w:val="20"/>
          <w:szCs w:val="20"/>
          <w:lang w:val="en-DE"/>
        </w:rPr>
      </w:pPr>
      <w:r>
        <w:rPr>
          <w:rFonts w:ascii="Segoe UI" w:eastAsia="Calibri" w:hAnsi="Segoe UI" w:cs="Segoe UI"/>
          <w:sz w:val="20"/>
          <w:szCs w:val="20"/>
          <w:lang w:val="en-DE"/>
        </w:rPr>
        <w:br w:type="page"/>
      </w:r>
    </w:p>
    <w:p w14:paraId="13300262"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3C513FC6" wp14:editId="52AA9C4A">
            <wp:extent cx="4944110" cy="9071610"/>
            <wp:effectExtent l="0" t="0" r="8890" b="0"/>
            <wp:docPr id="679275455"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5455" name="Grafik 3" descr="Ein Bild, das Text, Screenshot, Diagramm, Design enthält.&#10;&#10;KI-generierte Inhalte können fehlerhaft sei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44110" cy="9071610"/>
                    </a:xfrm>
                    <a:prstGeom prst="rect">
                      <a:avLst/>
                    </a:prstGeom>
                    <a:noFill/>
                  </pic:spPr>
                </pic:pic>
              </a:graphicData>
            </a:graphic>
          </wp:inline>
        </w:drawing>
      </w:r>
    </w:p>
    <w:p w14:paraId="33D835BB" w14:textId="77777777" w:rsidR="007301A7" w:rsidRDefault="007301A7" w:rsidP="007301A7">
      <w:pPr>
        <w:spacing w:after="0" w:line="240" w:lineRule="auto"/>
        <w:jc w:val="both"/>
        <w:rPr>
          <w:rFonts w:ascii="Segoe UI" w:eastAsia="Times New Roman" w:hAnsi="Segoe UI" w:cs="Segoe UI"/>
          <w:lang w:val="en-DE" w:eastAsia="de-DE"/>
        </w:rPr>
      </w:pPr>
      <w:r w:rsidRPr="00E72894">
        <w:rPr>
          <w:rFonts w:ascii="Segoe UI" w:eastAsia="Times New Roman" w:hAnsi="Segoe UI" w:cs="Segoe UI"/>
          <w:b/>
          <w:bCs/>
          <w:color w:val="000000"/>
          <w:kern w:val="24"/>
          <w:sz w:val="20"/>
          <w:szCs w:val="20"/>
          <w:lang w:val="en-US" w:eastAsia="de-DE"/>
        </w:rPr>
        <w:lastRenderedPageBreak/>
        <w:t xml:space="preserve">Figure 3: (A) </w:t>
      </w:r>
      <w:r w:rsidRPr="00E72894">
        <w:rPr>
          <w:rFonts w:ascii="Segoe UI" w:eastAsia="Times New Roman" w:hAnsi="Segoe UI" w:cs="Segoe UI"/>
          <w:color w:val="000000"/>
          <w:kern w:val="24"/>
          <w:sz w:val="20"/>
          <w:szCs w:val="20"/>
          <w:lang w:val="en-US" w:eastAsia="de-DE"/>
        </w:rPr>
        <w:t xml:space="preserve">Dot plot showing the marker profiles of the annotated immune cell types in murine lung </w:t>
      </w:r>
      <w:r>
        <w:rPr>
          <w:rFonts w:ascii="Segoe UI" w:eastAsia="Times New Roman" w:hAnsi="Segoe UI" w:cs="Segoe UI"/>
          <w:color w:val="000000"/>
          <w:kern w:val="24"/>
          <w:sz w:val="20"/>
          <w:szCs w:val="20"/>
          <w:lang w:val="en-US" w:eastAsia="de-DE"/>
        </w:rPr>
        <w:t xml:space="preserve">data </w:t>
      </w:r>
      <w:r w:rsidRPr="00E72894">
        <w:rPr>
          <w:rFonts w:ascii="Segoe UI" w:eastAsia="Times New Roman" w:hAnsi="Segoe UI" w:cs="Segoe UI"/>
          <w:color w:val="000000"/>
          <w:kern w:val="24"/>
          <w:sz w:val="20"/>
          <w:szCs w:val="20"/>
          <w:lang w:val="en-US" w:eastAsia="de-DE"/>
        </w:rPr>
        <w:t xml:space="preserve">including ILCs. </w:t>
      </w:r>
      <w:r w:rsidRPr="00E72894">
        <w:rPr>
          <w:rFonts w:ascii="Segoe UI" w:eastAsia="Times New Roman" w:hAnsi="Segoe UI" w:cs="Segoe UI"/>
          <w:b/>
          <w:bCs/>
          <w:color w:val="000000"/>
          <w:kern w:val="24"/>
          <w:sz w:val="20"/>
          <w:szCs w:val="20"/>
          <w:lang w:val="en-US" w:eastAsia="de-DE"/>
        </w:rPr>
        <w:t xml:space="preserve">(B) </w:t>
      </w:r>
      <w:r w:rsidRPr="00E72894">
        <w:rPr>
          <w:rFonts w:ascii="Segoe UI" w:eastAsia="Times New Roman" w:hAnsi="Segoe UI" w:cs="Segoe UI"/>
          <w:color w:val="000000"/>
          <w:kern w:val="24"/>
          <w:sz w:val="20"/>
          <w:szCs w:val="20"/>
          <w:lang w:val="en-US" w:eastAsia="de-DE"/>
        </w:rPr>
        <w:t xml:space="preserve">Ridge plots of ILC-related markers showing the levels for the identified ILC subsets in murine lung NK cells/ILCs, ILC2s, and ILC3s. </w:t>
      </w:r>
      <w:r w:rsidRPr="00E72894">
        <w:rPr>
          <w:rFonts w:ascii="Segoe UI" w:eastAsia="Times New Roman" w:hAnsi="Segoe UI" w:cs="Segoe UI"/>
          <w:b/>
          <w:bCs/>
          <w:color w:val="000000"/>
          <w:kern w:val="24"/>
          <w:sz w:val="20"/>
          <w:szCs w:val="20"/>
          <w:lang w:val="en-US" w:eastAsia="de-DE"/>
        </w:rPr>
        <w:t xml:space="preserve">(C) </w:t>
      </w:r>
      <w:r w:rsidRPr="00E72894">
        <w:rPr>
          <w:rFonts w:ascii="Segoe UI" w:eastAsia="Times New Roman" w:hAnsi="Segoe UI" w:cs="Segoe UI"/>
          <w:color w:val="000000"/>
          <w:kern w:val="24"/>
          <w:sz w:val="20"/>
          <w:szCs w:val="20"/>
          <w:lang w:val="en-US" w:eastAsia="de-DE"/>
        </w:rPr>
        <w:t xml:space="preserve">Visual validation NK cells/ILC1s. Cells are depicted on IF overlay of TBET (Cyan), EOMES (Magenta), CD3 (Yellow). </w:t>
      </w:r>
      <w:r w:rsidRPr="00E72894">
        <w:rPr>
          <w:rFonts w:ascii="Segoe UI" w:eastAsia="Times New Roman" w:hAnsi="Segoe UI" w:cs="Segoe UI"/>
          <w:b/>
          <w:bCs/>
          <w:color w:val="000000"/>
          <w:kern w:val="24"/>
          <w:sz w:val="20"/>
          <w:szCs w:val="20"/>
          <w:lang w:val="en-US" w:eastAsia="de-DE"/>
        </w:rPr>
        <w:t>(D)</w:t>
      </w:r>
      <w:r w:rsidRPr="00E72894">
        <w:rPr>
          <w:rFonts w:ascii="Segoe UI" w:eastAsia="Times New Roman" w:hAnsi="Segoe UI" w:cs="Segoe UI"/>
          <w:color w:val="000000"/>
          <w:kern w:val="24"/>
          <w:sz w:val="20"/>
          <w:szCs w:val="20"/>
          <w:lang w:val="en-US" w:eastAsia="de-DE"/>
        </w:rPr>
        <w:t xml:space="preserve"> Visual validation of ILC2s. Cells are overlayed with GATA3eGFP (Cyan), CD45 (Magenta), and CD3 (Yellow). </w:t>
      </w:r>
      <w:r w:rsidRPr="00E72894">
        <w:rPr>
          <w:rFonts w:ascii="Segoe UI" w:eastAsia="Times New Roman" w:hAnsi="Segoe UI" w:cs="Segoe UI"/>
          <w:b/>
          <w:bCs/>
          <w:color w:val="000000"/>
          <w:kern w:val="24"/>
          <w:sz w:val="20"/>
          <w:szCs w:val="20"/>
          <w:lang w:val="en-US" w:eastAsia="de-DE"/>
        </w:rPr>
        <w:t>(E)</w:t>
      </w:r>
      <w:r w:rsidRPr="00E72894">
        <w:rPr>
          <w:rFonts w:ascii="Segoe UI" w:eastAsia="Times New Roman" w:hAnsi="Segoe UI" w:cs="Segoe UI"/>
          <w:color w:val="000000"/>
          <w:kern w:val="24"/>
          <w:sz w:val="20"/>
          <w:szCs w:val="20"/>
          <w:lang w:val="en-US" w:eastAsia="de-DE"/>
        </w:rPr>
        <w:t xml:space="preserve"> Visual validation of identified ILC3s. Cells annotated as ILC3s are depicted on IF overlay showing </w:t>
      </w:r>
      <w:proofErr w:type="spellStart"/>
      <w:r w:rsidRPr="00E72894">
        <w:rPr>
          <w:rFonts w:ascii="Segoe UI" w:eastAsia="Times New Roman" w:hAnsi="Segoe UI" w:cs="Segoe UI"/>
          <w:color w:val="000000"/>
          <w:kern w:val="24"/>
          <w:sz w:val="20"/>
          <w:szCs w:val="20"/>
          <w:lang w:val="en-US" w:eastAsia="de-DE"/>
        </w:rPr>
        <w:t>RORgt</w:t>
      </w:r>
      <w:proofErr w:type="spellEnd"/>
      <w:r w:rsidRPr="00E72894">
        <w:rPr>
          <w:rFonts w:ascii="Segoe UI" w:eastAsia="Times New Roman" w:hAnsi="Segoe UI" w:cs="Segoe UI"/>
          <w:color w:val="000000"/>
          <w:kern w:val="24"/>
          <w:sz w:val="20"/>
          <w:szCs w:val="20"/>
          <w:lang w:val="en-US" w:eastAsia="de-DE"/>
        </w:rPr>
        <w:t xml:space="preserve"> (Cyan), CD90.2 (Magenta) and CD3 (Yellow). (D-E) Identified cells are depicted as white circles, each circle representing one cell. White boxes mark regions of interest that are zoomed in respectively on the right side. Scale bars represent 200 µm in overviews, and 20 µm in ROIs.</w:t>
      </w:r>
    </w:p>
    <w:p w14:paraId="08920F65" w14:textId="77777777" w:rsidR="007301A7" w:rsidRPr="00970048" w:rsidRDefault="007301A7" w:rsidP="007301A7">
      <w:pPr>
        <w:rPr>
          <w:rFonts w:ascii="Segoe UI" w:eastAsia="Times New Roman" w:hAnsi="Segoe UI" w:cs="Segoe UI"/>
          <w:lang w:val="en-DE" w:eastAsia="de-DE"/>
        </w:rPr>
      </w:pPr>
      <w:r>
        <w:rPr>
          <w:rFonts w:ascii="Segoe UI" w:eastAsia="Times New Roman" w:hAnsi="Segoe UI" w:cs="Segoe UI"/>
          <w:color w:val="000000"/>
          <w:kern w:val="24"/>
          <w:sz w:val="20"/>
          <w:szCs w:val="20"/>
          <w:lang w:val="en-US" w:eastAsia="de-DE"/>
        </w:rPr>
        <w:br w:type="page"/>
      </w:r>
    </w:p>
    <w:p w14:paraId="66653B9A"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239688FF" wp14:editId="611265BE">
            <wp:extent cx="5759450" cy="6080125"/>
            <wp:effectExtent l="0" t="0" r="0" b="0"/>
            <wp:docPr id="204449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6080125"/>
                    </a:xfrm>
                    <a:prstGeom prst="rect">
                      <a:avLst/>
                    </a:prstGeom>
                    <a:noFill/>
                    <a:ln>
                      <a:noFill/>
                    </a:ln>
                  </pic:spPr>
                </pic:pic>
              </a:graphicData>
            </a:graphic>
          </wp:inline>
        </w:drawing>
      </w:r>
    </w:p>
    <w:p w14:paraId="54AC7FB3" w14:textId="77777777" w:rsidR="007301A7" w:rsidRDefault="007301A7" w:rsidP="007301A7">
      <w:pPr>
        <w:jc w:val="both"/>
        <w:rPr>
          <w:rFonts w:ascii="Segoe UI" w:eastAsia="Times New Roman" w:hAnsi="Segoe UI" w:cs="Segoe UI"/>
          <w:color w:val="000000"/>
          <w:kern w:val="24"/>
          <w:sz w:val="20"/>
          <w:szCs w:val="20"/>
          <w:lang w:val="en-US" w:eastAsia="de-DE"/>
        </w:rPr>
      </w:pPr>
      <w:r w:rsidRPr="00E72894">
        <w:rPr>
          <w:rFonts w:ascii="Segoe UI" w:eastAsia="Times New Roman" w:hAnsi="Segoe UI" w:cs="Segoe UI"/>
          <w:b/>
          <w:bCs/>
          <w:color w:val="000000"/>
          <w:kern w:val="24"/>
          <w:sz w:val="20"/>
          <w:szCs w:val="20"/>
          <w:lang w:val="en-US" w:eastAsia="de-DE"/>
        </w:rPr>
        <w:t xml:space="preserve">Figure </w:t>
      </w:r>
      <w:r>
        <w:rPr>
          <w:rFonts w:ascii="Segoe UI" w:eastAsia="Times New Roman" w:hAnsi="Segoe UI" w:cs="Segoe UI"/>
          <w:b/>
          <w:bCs/>
          <w:color w:val="000000"/>
          <w:kern w:val="24"/>
          <w:sz w:val="20"/>
          <w:szCs w:val="20"/>
          <w:lang w:val="en-US" w:eastAsia="de-DE"/>
        </w:rPr>
        <w:t>4</w:t>
      </w:r>
      <w:r w:rsidRPr="00E72894">
        <w:rPr>
          <w:rFonts w:ascii="Segoe UI" w:eastAsia="Times New Roman" w:hAnsi="Segoe UI" w:cs="Segoe UI"/>
          <w:b/>
          <w:bCs/>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Box plot depicting the total number of analyzed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total number of analyzed immune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C) </w:t>
      </w:r>
      <w:r>
        <w:rPr>
          <w:rFonts w:ascii="Segoe UI" w:eastAsia="Times New Roman" w:hAnsi="Segoe UI" w:cs="Segoe UI"/>
          <w:color w:val="000000"/>
          <w:kern w:val="24"/>
          <w:sz w:val="20"/>
          <w:szCs w:val="20"/>
          <w:lang w:val="en-US" w:eastAsia="de-DE"/>
        </w:rPr>
        <w:t>Box plot depicting the total number of analyzed ILC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D</w:t>
      </w:r>
      <w:r>
        <w:rPr>
          <w:rFonts w:ascii="Segoe UI" w:eastAsia="Times New Roman" w:hAnsi="Segoe UI" w:cs="Segoe UI"/>
          <w:b/>
          <w:bCs/>
          <w:color w:val="000000"/>
          <w:kern w:val="24"/>
          <w:sz w:val="20"/>
          <w:szCs w:val="20"/>
          <w:lang w:val="en-US" w:eastAsia="de-DE"/>
        </w:rPr>
        <w:t>-F</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s showing the total count of all annotated cells, immune cells, and ILCs per analyzed condition per FOV, respectively.</w:t>
      </w:r>
      <w:r w:rsidRPr="00E72894">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G-H</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ox plots showing the total count of NK cells/ILC1s, ILC2s, and ILC3s per analyzed condition per FOV, respectively. (A-I) FOV = analyzed fields of view; n = 9; each dot represents one analyzed FOV. (A-I)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78ABE06C"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4CD8CBD" w14:textId="77777777" w:rsidR="007301A7" w:rsidRDefault="007301A7" w:rsidP="007301A7">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9D61254" wp14:editId="0E9054B1">
            <wp:extent cx="5762625" cy="6076950"/>
            <wp:effectExtent l="0" t="0" r="9525" b="0"/>
            <wp:docPr id="697352123" name="Grafik 1" descr="Ein Bild, das Text, Diagramm,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2123" name="Grafik 1" descr="Ein Bild, das Text, Diagramm, Screenshot, Karte enthält.&#10;&#10;KI-generierte Inhalte können fehlerhaft sei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2625" cy="6076950"/>
                    </a:xfrm>
                    <a:prstGeom prst="rect">
                      <a:avLst/>
                    </a:prstGeom>
                    <a:noFill/>
                    <a:ln>
                      <a:noFill/>
                    </a:ln>
                  </pic:spPr>
                </pic:pic>
              </a:graphicData>
            </a:graphic>
          </wp:inline>
        </w:drawing>
      </w:r>
    </w:p>
    <w:p w14:paraId="0C9D1218"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C278DA">
        <w:rPr>
          <w:rFonts w:ascii="Segoe UI" w:eastAsia="Times New Roman" w:hAnsi="Segoe UI" w:cs="Segoe UI"/>
          <w:b/>
          <w:bCs/>
          <w:color w:val="000000"/>
          <w:kern w:val="24"/>
          <w:sz w:val="20"/>
          <w:szCs w:val="20"/>
          <w:lang w:val="en-US" w:eastAsia="de-DE"/>
        </w:rPr>
        <w:t>Figure 5:</w:t>
      </w:r>
      <w:r>
        <w:rPr>
          <w:rFonts w:ascii="Segoe UI" w:eastAsia="Times New Roman" w:hAnsi="Segoe UI" w:cs="Segoe UI"/>
          <w:b/>
          <w:bCs/>
          <w:color w:val="000000"/>
          <w:kern w:val="24"/>
          <w:sz w:val="20"/>
          <w:szCs w:val="20"/>
          <w:lang w:val="en-US" w:eastAsia="de-DE"/>
        </w:rPr>
        <w:t xml:space="preserve"> (A) </w:t>
      </w:r>
      <w:r w:rsidRPr="00F5302C">
        <w:rPr>
          <w:rFonts w:ascii="Segoe UI" w:eastAsia="Times New Roman" w:hAnsi="Segoe UI" w:cs="Segoe UI"/>
          <w:bCs/>
          <w:color w:val="000000"/>
          <w:kern w:val="24"/>
          <w:sz w:val="20"/>
          <w:szCs w:val="20"/>
          <w:lang w:val="en-US" w:eastAsia="de-DE"/>
        </w:rPr>
        <w:t>Bar plot showing the results of the co-enrichment analysis of ILC2s and lymphatics. Each bar represents one analyzed FOV. Asterisks mark p-value lower than 0.05.</w:t>
      </w:r>
      <w:r>
        <w:rPr>
          <w:rFonts w:ascii="Segoe UI" w:eastAsia="Times New Roman" w:hAnsi="Segoe UI" w:cs="Segoe UI"/>
          <w:b/>
          <w:bCs/>
          <w:color w:val="000000"/>
          <w:kern w:val="24"/>
          <w:sz w:val="20"/>
          <w:szCs w:val="20"/>
          <w:lang w:val="en-US" w:eastAsia="de-DE"/>
        </w:rPr>
        <w:t xml:space="preserve"> (B) </w:t>
      </w:r>
      <w:r>
        <w:rPr>
          <w:rFonts w:ascii="Segoe UI" w:eastAsia="Times New Roman" w:hAnsi="Segoe UI" w:cs="Segoe UI"/>
          <w:bCs/>
          <w:color w:val="000000"/>
          <w:kern w:val="24"/>
          <w:sz w:val="20"/>
          <w:szCs w:val="20"/>
          <w:lang w:val="en-US" w:eastAsia="de-DE"/>
        </w:rPr>
        <w:t xml:space="preserve">IF overlay of CD90.2 (Cyan), FN (Magenta) and LYVE1 (Yellow). White dots mark identified ILC2s. Each dot represents one identified cell. Scale bar: 200 µm. </w:t>
      </w:r>
      <w:r>
        <w:rPr>
          <w:rFonts w:ascii="Segoe UI" w:eastAsia="Times New Roman" w:hAnsi="Segoe UI" w:cs="Segoe UI"/>
          <w:b/>
          <w:bCs/>
          <w:color w:val="000000"/>
          <w:kern w:val="24"/>
          <w:sz w:val="20"/>
          <w:szCs w:val="20"/>
          <w:lang w:val="en-US" w:eastAsia="de-DE"/>
        </w:rPr>
        <w:t xml:space="preserve">(C)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under healthy conditions</w:t>
      </w:r>
      <w:r w:rsidRPr="00F5302C">
        <w:rPr>
          <w:rFonts w:ascii="Segoe UI" w:eastAsia="Times New Roman" w:hAnsi="Segoe UI" w:cs="Segoe UI"/>
          <w:bCs/>
          <w:color w:val="000000"/>
          <w:kern w:val="24"/>
          <w:sz w:val="20"/>
          <w:szCs w:val="20"/>
          <w:lang w:val="en-US" w:eastAsia="de-DE"/>
        </w:rPr>
        <w:t xml:space="preserve">. Number represents the median minimum distance for the respective cell type in µm. </w:t>
      </w:r>
      <w:r>
        <w:rPr>
          <w:rFonts w:ascii="Segoe UI" w:eastAsia="Times New Roman" w:hAnsi="Segoe UI" w:cs="Segoe UI"/>
          <w:b/>
          <w:bCs/>
          <w:color w:val="000000"/>
          <w:kern w:val="24"/>
          <w:sz w:val="20"/>
          <w:szCs w:val="20"/>
          <w:lang w:val="en-US" w:eastAsia="de-DE"/>
        </w:rPr>
        <w:t xml:space="preserve">(D)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at IL-33 day 3</w:t>
      </w:r>
      <w:r w:rsidRPr="00F5302C">
        <w:rPr>
          <w:rFonts w:ascii="Segoe UI" w:eastAsia="Times New Roman" w:hAnsi="Segoe UI" w:cs="Segoe UI"/>
          <w:bCs/>
          <w:color w:val="000000"/>
          <w:kern w:val="24"/>
          <w:sz w:val="20"/>
          <w:szCs w:val="20"/>
          <w:lang w:val="en-US" w:eastAsia="de-DE"/>
        </w:rPr>
        <w:t>. Number represents the median minimum distance for the respective cell type in µm.</w:t>
      </w:r>
      <w:r>
        <w:rPr>
          <w:rFonts w:ascii="Segoe UI" w:eastAsia="Times New Roman" w:hAnsi="Segoe UI" w:cs="Segoe UI"/>
          <w:b/>
          <w:bCs/>
          <w:color w:val="000000"/>
          <w:kern w:val="24"/>
          <w:sz w:val="20"/>
          <w:szCs w:val="20"/>
          <w:lang w:val="en-US" w:eastAsia="de-DE"/>
        </w:rPr>
        <w:t xml:space="preserve"> (E) </w:t>
      </w:r>
      <w:r w:rsidRPr="00F5302C">
        <w:rPr>
          <w:rFonts w:ascii="Segoe UI" w:eastAsia="Times New Roman" w:hAnsi="Segoe UI" w:cs="Segoe UI"/>
          <w:bCs/>
          <w:color w:val="000000"/>
          <w:kern w:val="24"/>
          <w:sz w:val="20"/>
          <w:szCs w:val="20"/>
          <w:lang w:val="en-US" w:eastAsia="de-DE"/>
        </w:rPr>
        <w:t xml:space="preserve">Box plot showing the result of the CIN analysis showing the frequency of lymphatics in a 15 µm radius around ILC2s used as reference cells. </w:t>
      </w:r>
      <w:r>
        <w:rPr>
          <w:rFonts w:ascii="Segoe UI" w:eastAsia="Times New Roman" w:hAnsi="Segoe UI" w:cs="Segoe UI"/>
          <w:bCs/>
          <w:color w:val="000000"/>
          <w:kern w:val="24"/>
          <w:sz w:val="20"/>
          <w:szCs w:val="20"/>
          <w:lang w:val="en-US" w:eastAsia="de-DE"/>
        </w:rPr>
        <w:t xml:space="preserve">Number represents the median frequency at each condition in %. </w:t>
      </w:r>
      <w:r w:rsidRPr="007104B4">
        <w:rPr>
          <w:rFonts w:ascii="Segoe UI" w:eastAsia="Times New Roman" w:hAnsi="Segoe UI" w:cs="Segoe UI"/>
          <w:bCs/>
          <w:color w:val="000000"/>
          <w:kern w:val="24"/>
          <w:sz w:val="20"/>
          <w:szCs w:val="20"/>
          <w:lang w:val="en-US" w:eastAsia="de-DE"/>
        </w:rPr>
        <w:t>(C-D)</w:t>
      </w:r>
      <w:r>
        <w:rPr>
          <w:rFonts w:ascii="Segoe UI" w:eastAsia="Times New Roman" w:hAnsi="Segoe UI" w:cs="Segoe UI"/>
          <w:bCs/>
          <w:color w:val="000000"/>
          <w:kern w:val="24"/>
          <w:sz w:val="20"/>
          <w:szCs w:val="20"/>
          <w:lang w:val="en-US" w:eastAsia="de-DE"/>
        </w:rPr>
        <w:t xml:space="preserve"> Each dot represents one cell from 9 analyzed FOVs per condition. </w:t>
      </w:r>
      <w:r>
        <w:rPr>
          <w:rFonts w:ascii="Segoe UI" w:eastAsia="Times New Roman" w:hAnsi="Segoe UI" w:cs="Segoe UI"/>
          <w:color w:val="000000"/>
          <w:kern w:val="24"/>
          <w:sz w:val="20"/>
          <w:szCs w:val="20"/>
          <w:lang w:val="en-US" w:eastAsia="de-DE"/>
        </w:rPr>
        <w:t xml:space="preserve">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00CBD7B2" w14:textId="77777777" w:rsidR="007301A7"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271E8B40"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75B0934A" wp14:editId="763AB1A0">
            <wp:extent cx="5760720" cy="5760720"/>
            <wp:effectExtent l="0" t="0" r="0" b="0"/>
            <wp:docPr id="1079494466" name="Grafik 1" descr="Ein Bild, das Text,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94466" name="Grafik 1" descr="Ein Bild, das Text, Diagramm, Screenshot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D0E9F2" w14:textId="77777777" w:rsidR="007301A7" w:rsidRDefault="007301A7" w:rsidP="007301A7">
      <w:pPr>
        <w:jc w:val="both"/>
        <w:rPr>
          <w:rFonts w:ascii="Segoe UI" w:eastAsia="Times New Roman" w:hAnsi="Segoe UI" w:cs="Segoe UI"/>
          <w:color w:val="000000"/>
          <w:kern w:val="24"/>
          <w:sz w:val="20"/>
          <w:szCs w:val="20"/>
          <w:lang w:val="en-US" w:eastAsia="de-DE"/>
        </w:rPr>
      </w:pPr>
      <w:r w:rsidRPr="002F6CCB">
        <w:rPr>
          <w:rFonts w:ascii="Segoe UI" w:eastAsia="Times New Roman" w:hAnsi="Segoe UI" w:cs="Segoe UI"/>
          <w:b/>
          <w:color w:val="000000"/>
          <w:kern w:val="24"/>
          <w:sz w:val="20"/>
          <w:szCs w:val="20"/>
          <w:lang w:val="en-US" w:eastAsia="de-DE"/>
        </w:rPr>
        <w:t xml:space="preserve">Figure 6: </w:t>
      </w:r>
      <w:r>
        <w:rPr>
          <w:rFonts w:ascii="Segoe UI" w:eastAsia="Times New Roman" w:hAnsi="Segoe UI" w:cs="Segoe UI"/>
          <w:b/>
          <w:color w:val="000000"/>
          <w:kern w:val="24"/>
          <w:sz w:val="20"/>
          <w:szCs w:val="20"/>
          <w:lang w:val="en-US" w:eastAsia="de-DE"/>
        </w:rPr>
        <w:t xml:space="preserve">(A) </w:t>
      </w:r>
      <w:r>
        <w:rPr>
          <w:rFonts w:ascii="Segoe UI" w:eastAsia="Times New Roman" w:hAnsi="Segoe UI" w:cs="Segoe UI"/>
          <w:color w:val="000000"/>
          <w:kern w:val="24"/>
          <w:sz w:val="20"/>
          <w:szCs w:val="20"/>
          <w:lang w:val="en-US" w:eastAsia="de-DE"/>
        </w:rPr>
        <w:t xml:space="preserve">Bar plot showing the results of the co-enrichment analysis of NK cells/ILC1s and blood vessels. Each bar represents one analyzed FOV.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minimal distance of identified immune cell types to blood vessels under healthy conditions in murine lungs.</w:t>
      </w:r>
      <w:r>
        <w:rPr>
          <w:rFonts w:ascii="Segoe UI" w:eastAsia="Times New Roman" w:hAnsi="Segoe UI" w:cs="Segoe UI"/>
          <w:b/>
          <w:color w:val="000000"/>
          <w:kern w:val="24"/>
          <w:sz w:val="20"/>
          <w:szCs w:val="20"/>
          <w:lang w:val="en-US" w:eastAsia="de-DE"/>
        </w:rPr>
        <w:t xml:space="preserve"> (C)</w:t>
      </w:r>
      <w:r w:rsidRPr="00A57A9F">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 depicting the minimal distance of identified immune cell types to blood vessels at IL-33 day 3 in murine lungs.</w:t>
      </w:r>
      <w:r>
        <w:rPr>
          <w:rFonts w:ascii="Segoe UI" w:eastAsia="Times New Roman" w:hAnsi="Segoe UI" w:cs="Segoe UI"/>
          <w:b/>
          <w:color w:val="000000"/>
          <w:kern w:val="24"/>
          <w:sz w:val="20"/>
          <w:szCs w:val="20"/>
          <w:lang w:val="en-US" w:eastAsia="de-DE"/>
        </w:rPr>
        <w:t xml:space="preserve"> (D)</w:t>
      </w:r>
      <w:r w:rsidRPr="002F6CCB">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s of EMCN (Cyan), CD31 (Magenta), CD90 (Yellow),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depicted with identified NK cells/ILC1s on top as dots (Orange) in murine lung under healthy conditions (Left) and at IL-33 day 3 (Right). Scale bar represents 200 µm. Each dot represents one identified cell. (B-C)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3EABCA22"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5F765B02"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4FDBF69" wp14:editId="520DCDA9">
            <wp:extent cx="5764530" cy="7680960"/>
            <wp:effectExtent l="0" t="0" r="7620" b="0"/>
            <wp:docPr id="443053875"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53875" name="Grafik 6" descr="Ein Bild, das Text, Screenshot, Diagramm, Schrift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4530" cy="7680960"/>
                    </a:xfrm>
                    <a:prstGeom prst="rect">
                      <a:avLst/>
                    </a:prstGeom>
                    <a:noFill/>
                    <a:ln>
                      <a:noFill/>
                    </a:ln>
                  </pic:spPr>
                </pic:pic>
              </a:graphicData>
            </a:graphic>
          </wp:inline>
        </w:drawing>
      </w:r>
    </w:p>
    <w:p w14:paraId="5A8E41B4"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29083A">
        <w:rPr>
          <w:rFonts w:ascii="Segoe UI" w:eastAsia="Times New Roman" w:hAnsi="Segoe UI" w:cs="Segoe UI"/>
          <w:b/>
          <w:bCs/>
          <w:color w:val="000000"/>
          <w:kern w:val="24"/>
          <w:sz w:val="20"/>
          <w:szCs w:val="20"/>
          <w:lang w:val="en-US" w:eastAsia="de-DE"/>
        </w:rPr>
        <w:t xml:space="preserve">Figure 7: (A) </w:t>
      </w:r>
      <w:r>
        <w:rPr>
          <w:rFonts w:ascii="Segoe UI" w:eastAsia="Times New Roman" w:hAnsi="Segoe UI" w:cs="Segoe UI"/>
          <w:bCs/>
          <w:color w:val="000000"/>
          <w:kern w:val="24"/>
          <w:sz w:val="20"/>
          <w:szCs w:val="20"/>
          <w:lang w:val="en-US" w:eastAsia="de-DE"/>
        </w:rPr>
        <w:t xml:space="preserve">Dot plot of AL2 showing feature profiles of identified immune and non-immune cell types.  </w:t>
      </w:r>
      <w:r w:rsidRPr="0029083A">
        <w:rPr>
          <w:rFonts w:ascii="Segoe UI" w:eastAsia="Times New Roman" w:hAnsi="Segoe UI" w:cs="Segoe UI"/>
          <w:b/>
          <w:bCs/>
          <w:color w:val="000000"/>
          <w:kern w:val="24"/>
          <w:sz w:val="20"/>
          <w:szCs w:val="20"/>
          <w:lang w:val="en-US" w:eastAsia="de-DE"/>
        </w:rPr>
        <w:t xml:space="preserve">(B) </w:t>
      </w:r>
      <w:r w:rsidRPr="0029083A">
        <w:rPr>
          <w:rFonts w:ascii="Segoe UI" w:eastAsia="Times New Roman" w:hAnsi="Segoe UI" w:cs="Segoe UI"/>
          <w:bCs/>
          <w:color w:val="000000"/>
          <w:kern w:val="24"/>
          <w:sz w:val="20"/>
          <w:szCs w:val="20"/>
          <w:lang w:val="en-US" w:eastAsia="de-DE"/>
        </w:rPr>
        <w:t>Density plot showing the thresholding strategy</w:t>
      </w:r>
      <w:r>
        <w:rPr>
          <w:rFonts w:ascii="Segoe UI" w:eastAsia="Times New Roman" w:hAnsi="Segoe UI" w:cs="Segoe UI"/>
          <w:bCs/>
          <w:color w:val="000000"/>
          <w:kern w:val="24"/>
          <w:sz w:val="20"/>
          <w:szCs w:val="20"/>
          <w:lang w:val="en-US" w:eastAsia="de-DE"/>
        </w:rPr>
        <w:t xml:space="preserve"> for the subsequent analysis of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and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cells.</w:t>
      </w:r>
      <w:r>
        <w:rPr>
          <w:rFonts w:ascii="Segoe UI" w:eastAsia="Times New Roman" w:hAnsi="Segoe UI" w:cs="Segoe UI"/>
          <w:b/>
          <w:bCs/>
          <w:color w:val="000000"/>
          <w:kern w:val="24"/>
          <w:sz w:val="20"/>
          <w:szCs w:val="20"/>
          <w:lang w:val="en-US" w:eastAsia="de-DE"/>
        </w:rPr>
        <w:t xml:space="preserve"> </w:t>
      </w:r>
      <w:r w:rsidRPr="0029083A">
        <w:rPr>
          <w:rFonts w:ascii="Segoe UI" w:eastAsia="Times New Roman" w:hAnsi="Segoe UI" w:cs="Segoe UI"/>
          <w:b/>
          <w:bCs/>
          <w:color w:val="000000"/>
          <w:kern w:val="24"/>
          <w:sz w:val="20"/>
          <w:szCs w:val="20"/>
          <w:lang w:val="en-US" w:eastAsia="de-DE"/>
        </w:rPr>
        <w:t>(C)</w:t>
      </w:r>
      <w:r>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Ridge plots comparing the feature profiles of identified ILC, NK cell, and T cell subtypes. </w:t>
      </w:r>
    </w:p>
    <w:p w14:paraId="1E7B7866" w14:textId="77777777" w:rsidR="007301A7" w:rsidRPr="00970048"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1C6AB03"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B994087" wp14:editId="44BD32CC">
            <wp:extent cx="5762625" cy="7875905"/>
            <wp:effectExtent l="0" t="0" r="9525" b="0"/>
            <wp:docPr id="2079589580" name="Grafik 1" descr="Ein Bild, das Text, Diagramm,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89580" name="Grafik 1" descr="Ein Bild, das Text, Diagramm, Screenshot, Design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2625" cy="7875905"/>
                    </a:xfrm>
                    <a:prstGeom prst="rect">
                      <a:avLst/>
                    </a:prstGeom>
                    <a:noFill/>
                    <a:ln>
                      <a:noFill/>
                    </a:ln>
                  </pic:spPr>
                </pic:pic>
              </a:graphicData>
            </a:graphic>
          </wp:inline>
        </w:drawing>
      </w:r>
    </w:p>
    <w:p w14:paraId="3D9B5048" w14:textId="77777777" w:rsidR="007301A7" w:rsidRPr="00A40926" w:rsidRDefault="007301A7" w:rsidP="007301A7">
      <w:pPr>
        <w:jc w:val="both"/>
        <w:rPr>
          <w:rFonts w:ascii="Segoe UI" w:eastAsia="Times New Roman" w:hAnsi="Segoe UI" w:cs="Segoe UI"/>
          <w:color w:val="000000"/>
          <w:kern w:val="24"/>
          <w:sz w:val="20"/>
          <w:szCs w:val="20"/>
          <w:lang w:val="en-US" w:eastAsia="de-DE"/>
        </w:rPr>
      </w:pPr>
      <w:r w:rsidRPr="00970048">
        <w:rPr>
          <w:rFonts w:ascii="Segoe UI" w:eastAsia="Times New Roman" w:hAnsi="Segoe UI" w:cs="Segoe UI"/>
          <w:b/>
          <w:color w:val="000000"/>
          <w:kern w:val="24"/>
          <w:sz w:val="20"/>
          <w:szCs w:val="20"/>
          <w:lang w:val="en-US" w:eastAsia="de-DE"/>
        </w:rPr>
        <w:t xml:space="preserve">Figure 8: </w:t>
      </w:r>
      <w:r>
        <w:rPr>
          <w:rFonts w:ascii="Segoe UI" w:eastAsia="Times New Roman" w:hAnsi="Segoe UI" w:cs="Segoe UI"/>
          <w:b/>
          <w:color w:val="000000"/>
          <w:kern w:val="24"/>
          <w:sz w:val="20"/>
          <w:szCs w:val="20"/>
          <w:lang w:val="en-US" w:eastAsia="de-DE"/>
        </w:rPr>
        <w:t xml:space="preserve">(A-C) </w:t>
      </w:r>
      <w:r w:rsidRPr="00A40926">
        <w:rPr>
          <w:rFonts w:ascii="Segoe UI" w:eastAsia="Times New Roman" w:hAnsi="Segoe UI" w:cs="Segoe UI"/>
          <w:color w:val="000000"/>
          <w:kern w:val="24"/>
          <w:sz w:val="20"/>
          <w:szCs w:val="20"/>
          <w:lang w:val="en-US" w:eastAsia="de-DE"/>
        </w:rPr>
        <w:t xml:space="preserve">Boxplots </w:t>
      </w:r>
      <w:r>
        <w:rPr>
          <w:rFonts w:ascii="Segoe UI" w:eastAsia="Times New Roman" w:hAnsi="Segoe UI" w:cs="Segoe UI"/>
          <w:color w:val="000000"/>
          <w:kern w:val="24"/>
          <w:sz w:val="20"/>
          <w:szCs w:val="20"/>
          <w:lang w:val="en-US" w:eastAsia="de-DE"/>
        </w:rPr>
        <w:t xml:space="preserve">quantifying the total cells, immune cells, and ILCs in analyzed FOV of SI villi regions. </w:t>
      </w:r>
      <w:r w:rsidRPr="00A40926">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Boxplot showing the frequency of the immune cells compared to all identified cells of the analyzed FOVs in SI villi regions. </w:t>
      </w:r>
      <w:r w:rsidRPr="00A40926">
        <w:rPr>
          <w:rFonts w:ascii="Segoe UI" w:eastAsia="Times New Roman" w:hAnsi="Segoe UI" w:cs="Segoe UI"/>
          <w:b/>
          <w:color w:val="000000"/>
          <w:kern w:val="24"/>
          <w:sz w:val="20"/>
          <w:szCs w:val="20"/>
          <w:lang w:val="en-US" w:eastAsia="de-DE"/>
        </w:rPr>
        <w:t>(E-G)</w:t>
      </w:r>
      <w:r>
        <w:rPr>
          <w:rFonts w:ascii="Segoe UI" w:eastAsia="Times New Roman" w:hAnsi="Segoe UI" w:cs="Segoe UI"/>
          <w:color w:val="000000"/>
          <w:kern w:val="24"/>
          <w:sz w:val="20"/>
          <w:szCs w:val="20"/>
          <w:lang w:val="en-US" w:eastAsia="de-DE"/>
        </w:rPr>
        <w:t xml:space="preserve"> Boxplots depicting the frequency of ILCs, NK cells/ILC1s/ILC3s, and ILC2s within the immune compartment in all analyzed FOVs of SI villi regions. </w:t>
      </w:r>
      <w:r w:rsidRPr="00A40926">
        <w:rPr>
          <w:rFonts w:ascii="Segoe UI" w:eastAsia="Times New Roman" w:hAnsi="Segoe UI" w:cs="Segoe UI"/>
          <w:b/>
          <w:color w:val="000000"/>
          <w:kern w:val="24"/>
          <w:sz w:val="20"/>
          <w:szCs w:val="20"/>
          <w:lang w:val="en-US" w:eastAsia="de-DE"/>
        </w:rPr>
        <w:t>(H)</w:t>
      </w:r>
      <w:r>
        <w:rPr>
          <w:rFonts w:ascii="Segoe UI" w:eastAsia="Times New Roman" w:hAnsi="Segoe UI" w:cs="Segoe UI"/>
          <w:color w:val="000000"/>
          <w:kern w:val="24"/>
          <w:sz w:val="20"/>
          <w:szCs w:val="20"/>
          <w:lang w:val="en-US" w:eastAsia="de-DE"/>
        </w:rPr>
        <w:t xml:space="preserve"> Bar plots showing the results of the co-enrichment analysis of ILC2s and myeloid cells, as well as ILC2s and ILC2s in SI villi tissue regions. </w:t>
      </w:r>
      <w:r w:rsidRPr="00A40926">
        <w:rPr>
          <w:rFonts w:ascii="Segoe UI" w:eastAsia="Times New Roman" w:hAnsi="Segoe UI" w:cs="Segoe UI"/>
          <w:b/>
          <w:color w:val="000000"/>
          <w:kern w:val="24"/>
          <w:sz w:val="20"/>
          <w:szCs w:val="20"/>
          <w:lang w:val="en-US" w:eastAsia="de-DE"/>
        </w:rPr>
        <w:t>(I)</w:t>
      </w:r>
      <w:r>
        <w:rPr>
          <w:rFonts w:ascii="Segoe UI" w:eastAsia="Times New Roman" w:hAnsi="Segoe UI" w:cs="Segoe UI"/>
          <w:color w:val="000000"/>
          <w:kern w:val="24"/>
          <w:sz w:val="20"/>
          <w:szCs w:val="20"/>
          <w:lang w:val="en-US" w:eastAsia="de-DE"/>
        </w:rPr>
        <w:t xml:space="preserve"> 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in a representative FOV of SI villi superimposed with </w:t>
      </w:r>
      <w:r>
        <w:rPr>
          <w:rFonts w:ascii="Segoe UI" w:eastAsia="Times New Roman" w:hAnsi="Segoe UI" w:cs="Segoe UI"/>
          <w:color w:val="000000"/>
          <w:kern w:val="24"/>
          <w:sz w:val="20"/>
          <w:szCs w:val="20"/>
          <w:lang w:val="en-US" w:eastAsia="de-DE"/>
        </w:rPr>
        <w:lastRenderedPageBreak/>
        <w:t xml:space="preserve">identified ILCs (Yellow dots) and myeloid cells (Magenta dots). </w:t>
      </w:r>
      <w:r w:rsidRPr="00A40926">
        <w:rPr>
          <w:rFonts w:ascii="Segoe UI" w:eastAsia="Times New Roman" w:hAnsi="Segoe UI" w:cs="Segoe UI"/>
          <w:b/>
          <w:color w:val="000000"/>
          <w:kern w:val="24"/>
          <w:sz w:val="20"/>
          <w:szCs w:val="20"/>
          <w:lang w:val="en-US" w:eastAsia="de-DE"/>
        </w:rPr>
        <w:t>(K)</w:t>
      </w:r>
      <w:r>
        <w:rPr>
          <w:rFonts w:ascii="Segoe UI" w:eastAsia="Times New Roman" w:hAnsi="Segoe UI" w:cs="Segoe UI"/>
          <w:color w:val="000000"/>
          <w:kern w:val="24"/>
          <w:sz w:val="20"/>
          <w:szCs w:val="20"/>
          <w:lang w:val="en-US" w:eastAsia="de-DE"/>
        </w:rPr>
        <w:t xml:space="preserve"> Results of the co-enrichment analysis of NK cells/ILC1s/ILC3s and epithelia II cells at different analyzed conditions shown in a bar plot. </w:t>
      </w:r>
      <w:r w:rsidRPr="00A40926">
        <w:rPr>
          <w:rFonts w:ascii="Segoe UI" w:eastAsia="Times New Roman" w:hAnsi="Segoe UI" w:cs="Segoe UI"/>
          <w:b/>
          <w:color w:val="000000"/>
          <w:kern w:val="24"/>
          <w:sz w:val="20"/>
          <w:szCs w:val="20"/>
          <w:lang w:val="en-US" w:eastAsia="de-DE"/>
        </w:rPr>
        <w:t>(L-M)</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shown in a representative SI villi FOV together with identified NK cells/ILC1s/ILC3s (Magenta) and epithelia II cells (Green). (A-G) FOV = analyzed fields of view; N represents the number of analyzed FOVs, each dot represents one analyzed FOV.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xml:space="preserve">, Dunn’s test was used as post-hoc test for pairwise comparison. Asterisk marks significance level. </w:t>
      </w:r>
    </w:p>
    <w:p w14:paraId="0A63AADC" w14:textId="77777777" w:rsidR="007301A7" w:rsidRPr="00B57674" w:rsidRDefault="007301A7" w:rsidP="007301A7">
      <w:pPr>
        <w:jc w:val="both"/>
        <w:rPr>
          <w:rFonts w:ascii="Segoe UI" w:eastAsia="Times New Roman" w:hAnsi="Segoe UI" w:cs="Segoe UI"/>
          <w:color w:val="000000"/>
          <w:kern w:val="24"/>
          <w:sz w:val="20"/>
          <w:szCs w:val="20"/>
          <w:lang w:val="en-US" w:eastAsia="de-DE"/>
        </w:rPr>
      </w:pPr>
    </w:p>
    <w:p w14:paraId="7D6D719A" w14:textId="77777777" w:rsidR="00A46765" w:rsidRDefault="00A46765" w:rsidP="00DE455C">
      <w:pPr>
        <w:rPr>
          <w:rFonts w:ascii="Segoe UI" w:hAnsi="Segoe UI" w:cs="Segoe UI"/>
          <w:b/>
          <w:lang w:val="en-US"/>
        </w:rPr>
      </w:pPr>
    </w:p>
    <w:p w14:paraId="152970AA" w14:textId="77777777" w:rsidR="007301A7" w:rsidRDefault="007301A7" w:rsidP="00DE455C">
      <w:pPr>
        <w:rPr>
          <w:rFonts w:ascii="Segoe UI" w:hAnsi="Segoe UI" w:cs="Segoe UI"/>
          <w:b/>
          <w:lang w:val="en-US"/>
        </w:rPr>
      </w:pPr>
    </w:p>
    <w:p w14:paraId="740DBE88" w14:textId="77777777" w:rsidR="007301A7" w:rsidRPr="003B4C23" w:rsidRDefault="007301A7" w:rsidP="00DE455C">
      <w:pPr>
        <w:rPr>
          <w:rFonts w:ascii="Segoe UI" w:hAnsi="Segoe UI" w:cs="Segoe UI"/>
          <w:b/>
          <w:lang w:val="en-US"/>
        </w:rPr>
      </w:pPr>
    </w:p>
    <w:p w14:paraId="6150BF0B" w14:textId="77777777" w:rsidR="007301A7" w:rsidRDefault="007301A7">
      <w:pPr>
        <w:rPr>
          <w:rFonts w:ascii="Segoe UI" w:hAnsi="Segoe UI" w:cs="Segoe UI"/>
          <w:b/>
          <w:lang w:val="en-US"/>
        </w:rPr>
      </w:pPr>
      <w:r>
        <w:rPr>
          <w:rFonts w:ascii="Segoe UI" w:hAnsi="Segoe UI" w:cs="Segoe UI"/>
          <w:b/>
          <w:lang w:val="en-US"/>
        </w:rPr>
        <w:br w:type="page"/>
      </w:r>
    </w:p>
    <w:p w14:paraId="6A73AE6B" w14:textId="75EEB2DD" w:rsidR="00A46765" w:rsidRDefault="00A46765" w:rsidP="00DE455C">
      <w:pPr>
        <w:rPr>
          <w:rFonts w:ascii="Segoe UI" w:hAnsi="Segoe UI" w:cs="Segoe UI"/>
          <w:b/>
          <w:lang w:val="en-US"/>
        </w:rPr>
      </w:pPr>
      <w:r w:rsidRPr="003B4C23">
        <w:rPr>
          <w:rFonts w:ascii="Segoe UI" w:hAnsi="Segoe UI" w:cs="Segoe UI"/>
          <w:b/>
          <w:lang w:val="en-US"/>
        </w:rPr>
        <w:lastRenderedPageBreak/>
        <w:t>Supporting information</w:t>
      </w:r>
    </w:p>
    <w:p w14:paraId="1E5C5A0F" w14:textId="77777777" w:rsidR="006510EC" w:rsidRDefault="006510EC" w:rsidP="006510EC">
      <w:pPr>
        <w:spacing w:after="0" w:line="240" w:lineRule="auto"/>
        <w:jc w:val="both"/>
        <w:rPr>
          <w:rFonts w:ascii="Segoe UI" w:eastAsia="Times New Roman" w:hAnsi="Segoe UI" w:cs="Segoe UI"/>
          <w:lang w:val="en-DE" w:eastAsia="de-DE"/>
        </w:rPr>
      </w:pPr>
      <w:r>
        <w:rPr>
          <w:rFonts w:ascii="Segoe UI" w:eastAsiaTheme="minorEastAsia" w:hAnsi="Segoe UI" w:cs="Segoe UI"/>
          <w:b/>
          <w:noProof/>
          <w:color w:val="000000" w:themeColor="text1"/>
          <w:kern w:val="24"/>
          <w:sz w:val="20"/>
          <w:szCs w:val="20"/>
          <w:lang w:val="en-US" w:eastAsia="de-DE"/>
        </w:rPr>
        <w:drawing>
          <wp:inline distT="0" distB="0" distL="0" distR="0" wp14:anchorId="6AC598BC" wp14:editId="39814D32">
            <wp:extent cx="5543550" cy="2771775"/>
            <wp:effectExtent l="0" t="0" r="0" b="9525"/>
            <wp:docPr id="1923162502" name="Grafik 1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502" name="Grafik 11" descr="Ein Bild, das Text, Screenshot, Schrift, Reihe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43550" cy="2771775"/>
                    </a:xfrm>
                    <a:prstGeom prst="rect">
                      <a:avLst/>
                    </a:prstGeom>
                    <a:noFill/>
                    <a:ln>
                      <a:noFill/>
                    </a:ln>
                  </pic:spPr>
                </pic:pic>
              </a:graphicData>
            </a:graphic>
          </wp:inline>
        </w:drawing>
      </w:r>
    </w:p>
    <w:p w14:paraId="57F7A107"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 1:</w:t>
      </w:r>
      <w:r w:rsidRPr="00F708B6">
        <w:rPr>
          <w:rFonts w:ascii="Segoe UI" w:eastAsia="Times New Roman" w:hAnsi="Segoe UI" w:cs="Segoe UI"/>
          <w:color w:val="000000"/>
          <w:kern w:val="24"/>
          <w:sz w:val="20"/>
          <w:szCs w:val="20"/>
          <w:lang w:val="en-US" w:eastAsia="de-DE"/>
        </w:rPr>
        <w:t xml:space="preserve"> Dot plot showing the feature profile of all annotated cell types including immune and non-immune cells in </w:t>
      </w:r>
      <w:r>
        <w:rPr>
          <w:rFonts w:ascii="Segoe UI" w:eastAsia="Times New Roman" w:hAnsi="Segoe UI" w:cs="Segoe UI"/>
          <w:color w:val="000000"/>
          <w:kern w:val="24"/>
          <w:sz w:val="20"/>
          <w:szCs w:val="20"/>
          <w:lang w:val="en-US" w:eastAsia="de-DE"/>
        </w:rPr>
        <w:t xml:space="preserve">the analyzed </w:t>
      </w:r>
      <w:r w:rsidRPr="00F708B6">
        <w:rPr>
          <w:rFonts w:ascii="Segoe UI" w:eastAsia="Times New Roman" w:hAnsi="Segoe UI" w:cs="Segoe UI"/>
          <w:color w:val="000000"/>
          <w:kern w:val="24"/>
          <w:sz w:val="20"/>
          <w:szCs w:val="20"/>
          <w:lang w:val="en-US" w:eastAsia="de-DE"/>
        </w:rPr>
        <w:t>murine lung</w:t>
      </w:r>
      <w:r>
        <w:rPr>
          <w:rFonts w:ascii="Segoe UI" w:eastAsia="Times New Roman" w:hAnsi="Segoe UI" w:cs="Segoe UI"/>
          <w:color w:val="000000"/>
          <w:kern w:val="24"/>
          <w:sz w:val="20"/>
          <w:szCs w:val="20"/>
          <w:lang w:val="en-US" w:eastAsia="de-DE"/>
        </w:rPr>
        <w:t xml:space="preserve"> data</w:t>
      </w:r>
      <w:r w:rsidRPr="00F708B6">
        <w:rPr>
          <w:rFonts w:ascii="Segoe UI" w:eastAsia="Times New Roman" w:hAnsi="Segoe UI" w:cs="Segoe UI"/>
          <w:color w:val="000000"/>
          <w:kern w:val="24"/>
          <w:sz w:val="20"/>
          <w:szCs w:val="20"/>
          <w:lang w:val="en-US" w:eastAsia="de-DE"/>
        </w:rPr>
        <w:t xml:space="preserve">. </w:t>
      </w:r>
    </w:p>
    <w:p w14:paraId="51E9707E" w14:textId="77777777" w:rsidR="006510EC" w:rsidRPr="00752A36"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38D81A5"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307B5C65" wp14:editId="6E746742">
            <wp:extent cx="5760085" cy="7682230"/>
            <wp:effectExtent l="0" t="0" r="0" b="0"/>
            <wp:docPr id="1784870726" name="Grafik 2" descr="Ein Bild, das Text, Screenshot, Farbigkei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0726" name="Grafik 2" descr="Ein Bild, das Text, Screenshot, Farbigkeit, Diagramm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7682230"/>
                    </a:xfrm>
                    <a:prstGeom prst="rect">
                      <a:avLst/>
                    </a:prstGeom>
                    <a:noFill/>
                    <a:ln>
                      <a:noFill/>
                    </a:ln>
                  </pic:spPr>
                </pic:pic>
              </a:graphicData>
            </a:graphic>
          </wp:inline>
        </w:drawing>
      </w:r>
    </w:p>
    <w:p w14:paraId="66B351AF"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2</w:t>
      </w:r>
      <w:r w:rsidRPr="00F708B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A)</w:t>
      </w:r>
      <w:r w:rsidRPr="00F708B6">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ar plot showing the results of the co-enrichment analysis of ILC2s and myeloid cells. Each bar represents one analyzed FOV. IF overlay stained for CD68 (Cyan), MHC II (Magenta), CD11c (Yellow), and DAPI (Blue), and with identified ILC2s depicted as dots (Orange). Scale bar represents 200 µm. Each dot represents one identified ILC2. </w:t>
      </w:r>
      <w:r w:rsidRPr="00814B47">
        <w:rPr>
          <w:rFonts w:ascii="Segoe UI" w:eastAsia="Times New Roman" w:hAnsi="Segoe UI" w:cs="Segoe UI"/>
          <w:b/>
          <w:color w:val="000000"/>
          <w:kern w:val="24"/>
          <w:sz w:val="20"/>
          <w:szCs w:val="20"/>
          <w:lang w:val="en-US" w:eastAsia="de-DE"/>
        </w:rPr>
        <w:t>(B)</w:t>
      </w:r>
      <w:r>
        <w:rPr>
          <w:rFonts w:ascii="Segoe UI" w:eastAsia="Times New Roman" w:hAnsi="Segoe UI" w:cs="Segoe UI"/>
          <w:color w:val="000000"/>
          <w:kern w:val="24"/>
          <w:sz w:val="20"/>
          <w:szCs w:val="20"/>
          <w:lang w:val="en-US" w:eastAsia="de-DE"/>
        </w:rPr>
        <w:t xml:space="preserve"> Bar plot showing the results of the co-enrichment analysis of ILC2s and ILC2s. </w:t>
      </w:r>
      <w:r w:rsidRPr="00814B47">
        <w:rPr>
          <w:rFonts w:ascii="Segoe UI" w:eastAsia="Times New Roman" w:hAnsi="Segoe UI" w:cs="Segoe UI"/>
          <w:b/>
          <w:color w:val="000000"/>
          <w:kern w:val="24"/>
          <w:sz w:val="20"/>
          <w:szCs w:val="20"/>
          <w:lang w:val="en-US" w:eastAsia="de-DE"/>
        </w:rPr>
        <w:t>(C)</w:t>
      </w:r>
      <w:r>
        <w:rPr>
          <w:rFonts w:ascii="Segoe UI" w:eastAsia="Times New Roman" w:hAnsi="Segoe UI" w:cs="Segoe UI"/>
          <w:color w:val="000000"/>
          <w:kern w:val="24"/>
          <w:sz w:val="20"/>
          <w:szCs w:val="20"/>
          <w:lang w:val="en-US" w:eastAsia="de-DE"/>
        </w:rPr>
        <w:t xml:space="preserve"> Box plot depicting the results of the CIN analysis of ILC2s of myeloid cells (upper) and ILC2s (lower). </w:t>
      </w:r>
      <w:r w:rsidRPr="00814B47">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Overview of the results of the co-enrichment analysis of ILC2s with other identified immune and non-immune cells. </w:t>
      </w:r>
      <w:r>
        <w:rPr>
          <w:rFonts w:ascii="Segoe UI" w:eastAsia="Times New Roman" w:hAnsi="Segoe UI" w:cs="Segoe UI"/>
          <w:bCs/>
          <w:color w:val="000000"/>
          <w:kern w:val="24"/>
          <w:sz w:val="20"/>
          <w:szCs w:val="20"/>
          <w:lang w:val="en-US" w:eastAsia="de-DE"/>
        </w:rPr>
        <w:br w:type="page"/>
      </w:r>
    </w:p>
    <w:p w14:paraId="0851900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002C30A" wp14:editId="02AA36C2">
            <wp:extent cx="5764530" cy="4484370"/>
            <wp:effectExtent l="0" t="0" r="7620" b="0"/>
            <wp:docPr id="2030667274" name="Grafik 7" descr="Ein Bild, das Text, Kart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67274" name="Grafik 7" descr="Ein Bild, das Text, Karte, Screenshot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4530" cy="4484370"/>
                    </a:xfrm>
                    <a:prstGeom prst="rect">
                      <a:avLst/>
                    </a:prstGeom>
                    <a:noFill/>
                    <a:ln>
                      <a:noFill/>
                    </a:ln>
                  </pic:spPr>
                </pic:pic>
              </a:graphicData>
            </a:graphic>
          </wp:inline>
        </w:drawing>
      </w:r>
    </w:p>
    <w:p w14:paraId="3C0E1948" w14:textId="77777777" w:rsidR="006510EC" w:rsidRPr="009C1136"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w:t>
      </w:r>
      <w:r>
        <w:rPr>
          <w:rFonts w:ascii="Segoe UI" w:eastAsia="Times New Roman" w:hAnsi="Segoe UI" w:cs="Segoe UI"/>
          <w:b/>
          <w:color w:val="000000"/>
          <w:kern w:val="24"/>
          <w:sz w:val="20"/>
          <w:szCs w:val="20"/>
          <w:lang w:val="en-US" w:eastAsia="de-DE"/>
        </w:rPr>
        <w:t> 3: (A)</w:t>
      </w:r>
      <w:r>
        <w:rPr>
          <w:rFonts w:ascii="Segoe UI" w:eastAsia="Times New Roman" w:hAnsi="Segoe UI" w:cs="Segoe UI"/>
          <w:color w:val="000000"/>
          <w:kern w:val="24"/>
          <w:sz w:val="20"/>
          <w:szCs w:val="20"/>
          <w:lang w:val="en-US" w:eastAsia="de-DE"/>
        </w:rPr>
        <w:t xml:space="preserve"> Dot plot showing the feature profiles of the annotated major cell types of AL1 in murine SI tissue.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Visual validation of annotated cell types (Upper panel) and the respective IF overlays (Lower panel) in a representative FOV of SI villi (Left) and SI ILF (Right) tissue area. Depicted identified cell types are immune cells (</w:t>
      </w:r>
      <w:proofErr w:type="spellStart"/>
      <w:r>
        <w:rPr>
          <w:rFonts w:ascii="Segoe UI" w:eastAsia="Times New Roman" w:hAnsi="Segoe UI" w:cs="Segoe UI"/>
          <w:color w:val="000000"/>
          <w:kern w:val="24"/>
          <w:sz w:val="20"/>
          <w:szCs w:val="20"/>
          <w:lang w:val="en-US" w:eastAsia="de-DE"/>
        </w:rPr>
        <w:t>Darkcyan</w:t>
      </w:r>
      <w:proofErr w:type="spellEnd"/>
      <w:r>
        <w:rPr>
          <w:rFonts w:ascii="Segoe UI" w:eastAsia="Times New Roman" w:hAnsi="Segoe UI" w:cs="Segoe UI"/>
          <w:color w:val="000000"/>
          <w:kern w:val="24"/>
          <w:sz w:val="20"/>
          <w:szCs w:val="20"/>
          <w:lang w:val="en-US" w:eastAsia="de-DE"/>
        </w:rPr>
        <w:t xml:space="preserve">), vessels &amp; stroma (Pink) and epithelia (Gold). Overlay shows stainings of CD45 (Cyan), CD31 (Magenta),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Yellow). Scale bar represents 200 µm.   </w:t>
      </w:r>
    </w:p>
    <w:p w14:paraId="03ECAB5D" w14:textId="77777777" w:rsidR="006510EC" w:rsidRPr="009F5EFC" w:rsidRDefault="006510EC" w:rsidP="006510EC">
      <w:pPr>
        <w:jc w:val="both"/>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2976B7D9" w14:textId="77777777" w:rsidR="006510EC" w:rsidRDefault="006510EC" w:rsidP="006510EC">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AB8B799" wp14:editId="5703539E">
            <wp:extent cx="5762625" cy="6143625"/>
            <wp:effectExtent l="0" t="0" r="9525" b="9525"/>
            <wp:docPr id="277648782" name="Grafik 1" descr="Ein Bild, das Text,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48782" name="Grafik 1" descr="Ein Bild, das Text, Screenshot, Farbigkeit enthält.&#10;&#10;KI-generierte Inhalte können fehlerhaft se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2625" cy="6143625"/>
                    </a:xfrm>
                    <a:prstGeom prst="rect">
                      <a:avLst/>
                    </a:prstGeom>
                    <a:noFill/>
                    <a:ln>
                      <a:noFill/>
                    </a:ln>
                  </pic:spPr>
                </pic:pic>
              </a:graphicData>
            </a:graphic>
          </wp:inline>
        </w:drawing>
      </w:r>
    </w:p>
    <w:p w14:paraId="4A77C7FD"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4</w:t>
      </w:r>
      <w:r w:rsidRPr="00175F0E">
        <w:rPr>
          <w:rFonts w:ascii="Segoe UI" w:eastAsia="Times New Roman" w:hAnsi="Segoe UI" w:cs="Segoe UI"/>
          <w:b/>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showing B220 (Cyan), CD3 (Magenta), and CD11c (Yellow). </w:t>
      </w:r>
      <w:r w:rsidRPr="00175F0E">
        <w:rPr>
          <w:rFonts w:ascii="Segoe UI" w:eastAsia="Times New Roman" w:hAnsi="Segoe UI" w:cs="Segoe UI"/>
          <w:b/>
          <w:color w:val="000000"/>
          <w:kern w:val="24"/>
          <w:sz w:val="20"/>
          <w:szCs w:val="20"/>
          <w:lang w:val="en-US" w:eastAsia="de-DE"/>
        </w:rPr>
        <w:t>(B)</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Identified and depicted cell types are blood vessels (Magenta), fibroblasts (Cyan), lymphatics (Yellow), epithelia I cells (Green), and epithelia II cells (Blue). IF stainings overlayed are CD90.2 (Cyan), EMCN (Magenta), FN (Blue),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CD31 (Red), and LYVE1 (Yellow). Scale bar represents 200 µm. </w:t>
      </w:r>
    </w:p>
    <w:p w14:paraId="70400BAD"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640CD2B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153969">
        <w:rPr>
          <w:noProof/>
          <w:lang w:eastAsia="de-DE"/>
        </w:rPr>
        <w:lastRenderedPageBreak/>
        <w:drawing>
          <wp:inline distT="0" distB="0" distL="0" distR="0" wp14:anchorId="0F85D8F9" wp14:editId="1D0EFF29">
            <wp:extent cx="5759450" cy="3896360"/>
            <wp:effectExtent l="0" t="0" r="0" b="0"/>
            <wp:docPr id="446655327" name="Grafik 9" descr="Ein Bild, das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55327" name="Grafik 9" descr="Ein Bild, das Screenshot, Farbigkeit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3896360"/>
                    </a:xfrm>
                    <a:prstGeom prst="rect">
                      <a:avLst/>
                    </a:prstGeom>
                    <a:noFill/>
                    <a:ln>
                      <a:noFill/>
                    </a:ln>
                  </pic:spPr>
                </pic:pic>
              </a:graphicData>
            </a:graphic>
          </wp:inline>
        </w:drawing>
      </w:r>
      <w:r w:rsidRPr="00341D17">
        <w:rPr>
          <w:rFonts w:ascii="Segoe UI" w:eastAsia="Times New Roman" w:hAnsi="Segoe UI" w:cs="Segoe UI"/>
          <w:b/>
          <w:bCs/>
          <w:color w:val="000000"/>
          <w:kern w:val="24"/>
          <w:sz w:val="20"/>
          <w:szCs w:val="20"/>
          <w:lang w:val="en-US" w:eastAsia="de-DE"/>
        </w:rPr>
        <w:t>Supplementary Fig. 5:</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the annotated NK cell/ILC1/ILC3 cluster in </w:t>
      </w:r>
      <w:r>
        <w:rPr>
          <w:rFonts w:ascii="Segoe UI" w:eastAsia="Times New Roman" w:hAnsi="Segoe UI" w:cs="Segoe UI"/>
          <w:bCs/>
          <w:color w:val="000000"/>
          <w:kern w:val="24"/>
          <w:sz w:val="20"/>
          <w:szCs w:val="20"/>
          <w:lang w:val="en-US" w:eastAsia="de-DE"/>
        </w:rPr>
        <w:t xml:space="preserve">a representative FOV of </w:t>
      </w:r>
      <w:r w:rsidRPr="00B56392">
        <w:rPr>
          <w:rFonts w:ascii="Segoe UI" w:eastAsia="Times New Roman" w:hAnsi="Segoe UI" w:cs="Segoe UI"/>
          <w:bCs/>
          <w:color w:val="000000"/>
          <w:kern w:val="24"/>
          <w:sz w:val="20"/>
          <w:szCs w:val="20"/>
          <w:lang w:val="en-US" w:eastAsia="de-DE"/>
        </w:rPr>
        <w:t xml:space="preserve">SI villi. Identified NK cells/ILC1s/ILC3s (White circles) are depicted on corresponding </w:t>
      </w:r>
      <w:r>
        <w:rPr>
          <w:rFonts w:ascii="Segoe UI" w:eastAsia="Times New Roman" w:hAnsi="Segoe UI" w:cs="Segoe UI"/>
          <w:bCs/>
          <w:color w:val="000000"/>
          <w:kern w:val="24"/>
          <w:sz w:val="20"/>
          <w:szCs w:val="20"/>
          <w:lang w:val="en-US" w:eastAsia="de-DE"/>
        </w:rPr>
        <w:t>IF</w:t>
      </w:r>
      <w:r w:rsidRPr="00B56392">
        <w:rPr>
          <w:rFonts w:ascii="Segoe UI" w:eastAsia="Times New Roman" w:hAnsi="Segoe UI" w:cs="Segoe UI"/>
          <w:bCs/>
          <w:color w:val="000000"/>
          <w:kern w:val="24"/>
          <w:sz w:val="20"/>
          <w:szCs w:val="20"/>
          <w:lang w:val="en-US" w:eastAsia="de-DE"/>
        </w:rPr>
        <w:t xml:space="preserve"> overlay of CD45 (Cyan), DAPI (Magenta), and CD3 (Yellow) in a representative tissue area of SI villi. White box represents </w:t>
      </w:r>
      <w:r>
        <w:rPr>
          <w:rFonts w:ascii="Segoe UI" w:eastAsia="Times New Roman" w:hAnsi="Segoe UI" w:cs="Segoe UI"/>
          <w:bCs/>
          <w:color w:val="000000"/>
          <w:kern w:val="24"/>
          <w:sz w:val="20"/>
          <w:szCs w:val="20"/>
          <w:lang w:val="en-US" w:eastAsia="de-DE"/>
        </w:rPr>
        <w:t xml:space="preserve">ROI </w:t>
      </w:r>
      <w:r w:rsidRPr="00B56392">
        <w:rPr>
          <w:rFonts w:ascii="Segoe UI" w:eastAsia="Times New Roman" w:hAnsi="Segoe UI" w:cs="Segoe UI"/>
          <w:bCs/>
          <w:color w:val="000000"/>
          <w:kern w:val="24"/>
          <w:sz w:val="20"/>
          <w:szCs w:val="20"/>
          <w:lang w:val="en-US" w:eastAsia="de-DE"/>
        </w:rPr>
        <w:t>that shown in detail with the same marker combination in the upper right square. Additionally, an IF overlay of TBET (Cyan), CD127 (Magenta), and RORγt (Yellow) with identified NK cells/ILC1s/ILC3s (White circles) on top is shown for the ROI in the lower left square. Each white circle represents one cell. Scale bar: 200 µm in overview image; 1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 </w:t>
      </w:r>
      <w:r>
        <w:rPr>
          <w:rFonts w:ascii="Segoe UI" w:eastAsia="Times New Roman" w:hAnsi="Segoe UI" w:cs="Segoe UI"/>
          <w:bCs/>
          <w:color w:val="000000"/>
          <w:kern w:val="24"/>
          <w:sz w:val="20"/>
          <w:szCs w:val="20"/>
          <w:lang w:val="en-US" w:eastAsia="de-DE"/>
        </w:rPr>
        <w:br w:type="page"/>
      </w:r>
    </w:p>
    <w:p w14:paraId="5AFCEC2E" w14:textId="77777777" w:rsidR="006510EC" w:rsidRDefault="006510EC" w:rsidP="006510EC">
      <w:pPr>
        <w:rPr>
          <w:rFonts w:ascii="Segoe UI" w:eastAsia="Times New Roman" w:hAnsi="Segoe UI" w:cs="Segoe UI"/>
          <w:bCs/>
          <w:color w:val="000000"/>
          <w:kern w:val="24"/>
          <w:sz w:val="20"/>
          <w:szCs w:val="20"/>
          <w:lang w:val="en-US" w:eastAsia="de-DE"/>
        </w:rPr>
      </w:pPr>
      <w:r>
        <w:rPr>
          <w:noProof/>
          <w:lang w:eastAsia="de-DE"/>
        </w:rPr>
        <w:lastRenderedPageBreak/>
        <w:drawing>
          <wp:inline distT="0" distB="0" distL="0" distR="0" wp14:anchorId="13FFD31C" wp14:editId="585282D5">
            <wp:extent cx="5629275" cy="3076575"/>
            <wp:effectExtent l="0" t="0" r="9525" b="9525"/>
            <wp:docPr id="2008239322" name="Grafik 4" descr="Ein Bild, das Screenshot, Farbigkeit, lil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39322" name="Grafik 4" descr="Ein Bild, das Screenshot, Farbigkeit, lila enthält.&#10;&#10;KI-generierte Inhalte können fehlerhaft sein."/>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314"/>
                    <a:stretch/>
                  </pic:blipFill>
                  <pic:spPr bwMode="auto">
                    <a:xfrm>
                      <a:off x="0" y="0"/>
                      <a:ext cx="5629275"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33FD8CE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341D17">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6</w:t>
      </w:r>
      <w:r w:rsidRPr="00341D17">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annotated ILC2 cluster in SI villi region. Cells identified and annotated as ILC2s (White circles) are depicted on the respective IF stainings for GATA3eGFP (Cyan), CD3 (Yellow), CD45 (Magenta) in an exemplary </w:t>
      </w:r>
      <w:r>
        <w:rPr>
          <w:rFonts w:ascii="Segoe UI" w:eastAsia="Times New Roman" w:hAnsi="Segoe UI" w:cs="Segoe UI"/>
          <w:bCs/>
          <w:color w:val="000000"/>
          <w:kern w:val="24"/>
          <w:sz w:val="20"/>
          <w:szCs w:val="20"/>
          <w:lang w:val="en-US" w:eastAsia="de-DE"/>
        </w:rPr>
        <w:t>FOV</w:t>
      </w:r>
      <w:r w:rsidRPr="00B56392">
        <w:rPr>
          <w:rFonts w:ascii="Segoe UI" w:eastAsia="Times New Roman" w:hAnsi="Segoe UI" w:cs="Segoe UI"/>
          <w:bCs/>
          <w:color w:val="000000"/>
          <w:kern w:val="24"/>
          <w:sz w:val="20"/>
          <w:szCs w:val="20"/>
          <w:lang w:val="en-US" w:eastAsia="de-DE"/>
        </w:rPr>
        <w:t xml:space="preserve"> covering SI villi structures. White boxes show regions of interest (ROI) that are enlarged in the right side. Each white circle represents one cell. Scale bar: 200 µm in overview; 2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w:t>
      </w:r>
    </w:p>
    <w:p w14:paraId="21138536" w14:textId="77777777" w:rsidR="006510EC" w:rsidRDefault="006510EC" w:rsidP="006510EC">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04EA35CC"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7071FEEA" wp14:editId="35ABB582">
            <wp:extent cx="5764530" cy="3522345"/>
            <wp:effectExtent l="0" t="0" r="7620" b="1905"/>
            <wp:docPr id="1074543280" name="Grafik 8" descr="Ein Bild, das Screenshot, Text, lila,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43280" name="Grafik 8" descr="Ein Bild, das Screenshot, Text, lila, Farbigkeit enthält.&#10;&#10;KI-generierte Inhalte können fehlerhaft sei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4530" cy="3522345"/>
                    </a:xfrm>
                    <a:prstGeom prst="rect">
                      <a:avLst/>
                    </a:prstGeom>
                    <a:noFill/>
                    <a:ln>
                      <a:noFill/>
                    </a:ln>
                  </pic:spPr>
                </pic:pic>
              </a:graphicData>
            </a:graphic>
          </wp:inline>
        </w:drawing>
      </w:r>
    </w:p>
    <w:p w14:paraId="281E8A09"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7</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cells of the CD8+ CD3- IEL cluster in 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Magenta), and CD8a (Yellow) </w:t>
      </w:r>
      <w:r>
        <w:rPr>
          <w:rFonts w:ascii="Segoe UI" w:eastAsia="Times New Roman" w:hAnsi="Segoe UI" w:cs="Segoe UI"/>
          <w:color w:val="000000"/>
          <w:kern w:val="24"/>
          <w:sz w:val="20"/>
          <w:szCs w:val="20"/>
          <w:lang w:val="en-US" w:eastAsia="de-DE"/>
        </w:rPr>
        <w:t>are overlayed and</w:t>
      </w:r>
      <w:r w:rsidRPr="00B57674">
        <w:rPr>
          <w:rFonts w:ascii="Segoe UI" w:eastAsia="Times New Roman" w:hAnsi="Segoe UI" w:cs="Segoe UI"/>
          <w:color w:val="000000"/>
          <w:kern w:val="24"/>
          <w:sz w:val="20"/>
          <w:szCs w:val="20"/>
          <w:lang w:val="en-US" w:eastAsia="de-DE"/>
        </w:rPr>
        <w:t xml:space="preserve"> depicted </w:t>
      </w:r>
      <w:r>
        <w:rPr>
          <w:rFonts w:ascii="Segoe UI" w:eastAsia="Times New Roman" w:hAnsi="Segoe UI" w:cs="Segoe UI"/>
          <w:color w:val="000000"/>
          <w:kern w:val="24"/>
          <w:sz w:val="20"/>
          <w:szCs w:val="20"/>
          <w:lang w:val="en-US" w:eastAsia="de-DE"/>
        </w:rPr>
        <w:t xml:space="preserve">on top are </w:t>
      </w:r>
      <w:r w:rsidRPr="00B57674">
        <w:rPr>
          <w:rFonts w:ascii="Segoe UI" w:eastAsia="Times New Roman" w:hAnsi="Segoe UI" w:cs="Segoe UI"/>
          <w:color w:val="000000"/>
          <w:kern w:val="24"/>
          <w:sz w:val="20"/>
          <w:szCs w:val="20"/>
          <w:lang w:val="en-US" w:eastAsia="de-DE"/>
        </w:rPr>
        <w:t>identified CD8+ CD3- IEL (White circles). Each white circle represents one CD8+ CD3- IEL. 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w:t>
      </w:r>
    </w:p>
    <w:p w14:paraId="36A23437"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7B9FD9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270A06F" wp14:editId="175F164B">
            <wp:extent cx="5762625" cy="2876550"/>
            <wp:effectExtent l="0" t="0" r="9525" b="0"/>
            <wp:docPr id="1448019132" name="Grafik 2" descr="Ein Bild, das Screenshot, Rif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19132" name="Grafik 2" descr="Ein Bild, das Screenshot, Riff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375DC"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8</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A)</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B)</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ILF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IF = immunofluorescence; FOV = field of view; ILF = intestinal lymphoid follicle; SI = small intestine.  </w:t>
      </w:r>
    </w:p>
    <w:p w14:paraId="080D3C23"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EC8BB9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501EA9B9" wp14:editId="35E6FB76">
            <wp:extent cx="5762625" cy="3009265"/>
            <wp:effectExtent l="0" t="0" r="9525" b="635"/>
            <wp:docPr id="2038268319" name="Grafik 2" descr="Ein Bild, das Riff, Screenshot, Farbigkei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68319" name="Grafik 2" descr="Ein Bild, das Riff, Screenshot, Farbigkeit, Karte enthält.&#10;&#10;KI-generierte Inhalte können fehlerhaft se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2625" cy="3009265"/>
                    </a:xfrm>
                    <a:prstGeom prst="rect">
                      <a:avLst/>
                    </a:prstGeom>
                    <a:noFill/>
                    <a:ln>
                      <a:noFill/>
                    </a:ln>
                  </pic:spPr>
                </pic:pic>
              </a:graphicData>
            </a:graphic>
          </wp:inline>
        </w:drawing>
      </w:r>
    </w:p>
    <w:p w14:paraId="75D093FF" w14:textId="77777777" w:rsidR="006510EC" w:rsidRDefault="006510EC" w:rsidP="006510EC">
      <w:pPr>
        <w:jc w:val="both"/>
        <w:rPr>
          <w:rFonts w:ascii="Segoe UI" w:eastAsia="Times New Roman" w:hAnsi="Segoe UI" w:cs="Segoe UI"/>
          <w:color w:val="000000"/>
          <w:kern w:val="24"/>
          <w:sz w:val="20"/>
          <w:szCs w:val="20"/>
          <w:lang w:val="en-US" w:eastAsia="de-DE"/>
        </w:rPr>
      </w:pPr>
      <w:r w:rsidRPr="00752A36">
        <w:rPr>
          <w:rFonts w:ascii="Segoe UI" w:eastAsia="Times New Roman" w:hAnsi="Segoe UI" w:cs="Segoe UI"/>
          <w:b/>
          <w:color w:val="000000"/>
          <w:kern w:val="24"/>
          <w:sz w:val="20"/>
          <w:szCs w:val="20"/>
          <w:lang w:val="en-US" w:eastAsia="de-DE"/>
        </w:rPr>
        <w:t>Supplementary Figure </w:t>
      </w:r>
      <w:r>
        <w:rPr>
          <w:rFonts w:ascii="Segoe UI" w:eastAsia="Times New Roman" w:hAnsi="Segoe UI" w:cs="Segoe UI"/>
          <w:b/>
          <w:color w:val="000000"/>
          <w:kern w:val="24"/>
          <w:sz w:val="20"/>
          <w:szCs w:val="20"/>
          <w:lang w:val="en-US" w:eastAsia="de-DE"/>
        </w:rPr>
        <w:t>9</w:t>
      </w:r>
      <w:r w:rsidRPr="00752A3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 r</w:t>
      </w:r>
      <w:r w:rsidRPr="005B5B07">
        <w:rPr>
          <w:rFonts w:ascii="Segoe UI" w:eastAsia="Times New Roman" w:hAnsi="Segoe UI" w:cs="Segoe UI"/>
          <w:color w:val="000000"/>
          <w:kern w:val="24"/>
          <w:sz w:val="20"/>
          <w:szCs w:val="20"/>
          <w:lang w:val="en-US" w:eastAsia="de-DE"/>
        </w:rPr>
        <w:t xml:space="preserve">epresentative FOV </w:t>
      </w:r>
      <w:r>
        <w:rPr>
          <w:rFonts w:ascii="Segoe UI" w:eastAsia="Times New Roman" w:hAnsi="Segoe UI" w:cs="Segoe UI"/>
          <w:color w:val="000000"/>
          <w:kern w:val="24"/>
          <w:sz w:val="20"/>
          <w:szCs w:val="20"/>
          <w:lang w:val="en-US" w:eastAsia="de-DE"/>
        </w:rPr>
        <w:t xml:space="preserve">of healthy SI villi and day 3 after IL-33 application </w:t>
      </w:r>
      <w:r w:rsidRPr="005B5B07">
        <w:rPr>
          <w:rFonts w:ascii="Segoe UI" w:eastAsia="Times New Roman" w:hAnsi="Segoe UI" w:cs="Segoe UI"/>
          <w:color w:val="000000"/>
          <w:kern w:val="24"/>
          <w:sz w:val="20"/>
          <w:szCs w:val="20"/>
          <w:lang w:val="en-US" w:eastAsia="de-DE"/>
        </w:rPr>
        <w:t>showing the</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Cyan), DAPI (Magenta), and Sca1 (Yellow). Cells of the epithelia II cluster are superimposed (Orange dots) on the IF overlay. Each dot represents one annotated cell. Scale bar represents 200 µm. FOV = field of view. </w:t>
      </w:r>
      <w:r>
        <w:rPr>
          <w:rFonts w:ascii="Segoe UI" w:eastAsia="Times New Roman" w:hAnsi="Segoe UI" w:cs="Segoe UI"/>
          <w:color w:val="000000"/>
          <w:kern w:val="24"/>
          <w:sz w:val="20"/>
          <w:szCs w:val="20"/>
          <w:lang w:val="en-US" w:eastAsia="de-DE"/>
        </w:rPr>
        <w:br w:type="page"/>
      </w:r>
    </w:p>
    <w:p w14:paraId="5DCA943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F5922D6" wp14:editId="399A371F">
            <wp:extent cx="5762625" cy="3838575"/>
            <wp:effectExtent l="0" t="0" r="9525" b="9525"/>
            <wp:docPr id="77905991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inline>
        </w:drawing>
      </w:r>
    </w:p>
    <w:p w14:paraId="3FA62368" w14:textId="77777777" w:rsidR="006510EC" w:rsidRPr="00A67974" w:rsidRDefault="006510EC" w:rsidP="006510EC">
      <w:pPr>
        <w:jc w:val="both"/>
        <w:rPr>
          <w:rFonts w:ascii="Segoe UI" w:eastAsia="Times New Roman" w:hAnsi="Segoe UI" w:cs="Segoe UI"/>
          <w:bCs/>
          <w:color w:val="000000"/>
          <w:kern w:val="24"/>
          <w:sz w:val="20"/>
          <w:szCs w:val="20"/>
          <w:lang w:val="en-US" w:eastAsia="de-DE"/>
        </w:rPr>
      </w:pPr>
      <w:r w:rsidRPr="006B58D7">
        <w:rPr>
          <w:rFonts w:ascii="Segoe UI" w:eastAsia="Times New Roman" w:hAnsi="Segoe UI" w:cs="Segoe UI"/>
          <w:b/>
          <w:bCs/>
          <w:color w:val="000000"/>
          <w:kern w:val="24"/>
          <w:sz w:val="20"/>
          <w:szCs w:val="20"/>
          <w:lang w:val="en-US" w:eastAsia="de-DE"/>
        </w:rPr>
        <w:t>Supplementary Figure </w:t>
      </w:r>
      <w:r>
        <w:rPr>
          <w:rFonts w:ascii="Segoe UI" w:eastAsia="Times New Roman" w:hAnsi="Segoe UI" w:cs="Segoe UI"/>
          <w:b/>
          <w:bCs/>
          <w:color w:val="000000"/>
          <w:kern w:val="24"/>
          <w:sz w:val="20"/>
          <w:szCs w:val="20"/>
          <w:lang w:val="en-US" w:eastAsia="de-DE"/>
        </w:rPr>
        <w:t>10</w:t>
      </w:r>
      <w:r w:rsidRPr="006B58D7">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 xml:space="preserve">(A-C) </w:t>
      </w:r>
      <w:r>
        <w:rPr>
          <w:rFonts w:ascii="Segoe UI" w:eastAsia="Times New Roman" w:hAnsi="Segoe UI" w:cs="Segoe UI"/>
          <w:bCs/>
          <w:color w:val="000000"/>
          <w:kern w:val="24"/>
          <w:sz w:val="20"/>
          <w:szCs w:val="20"/>
          <w:lang w:val="en-US" w:eastAsia="de-DE"/>
        </w:rPr>
        <w:t>Boxplots showing the total count of cells per analyzed FOV for all cells, immune cells and ILCs</w:t>
      </w:r>
      <w:r w:rsidRPr="00B91675">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for the analyzed organs and tissue types, namely lung, SI villi, and SI ILF. </w:t>
      </w:r>
      <w:r w:rsidRPr="004A6C32">
        <w:rPr>
          <w:rFonts w:ascii="Segoe UI" w:eastAsia="Times New Roman" w:hAnsi="Segoe UI" w:cs="Segoe UI"/>
          <w:b/>
          <w:bCs/>
          <w:color w:val="000000"/>
          <w:kern w:val="24"/>
          <w:sz w:val="20"/>
          <w:szCs w:val="20"/>
          <w:lang w:val="en-US" w:eastAsia="de-DE"/>
        </w:rPr>
        <w:t>(D)</w:t>
      </w:r>
      <w:r>
        <w:rPr>
          <w:rFonts w:ascii="Segoe UI" w:eastAsia="Times New Roman" w:hAnsi="Segoe UI" w:cs="Segoe UI"/>
          <w:bCs/>
          <w:color w:val="000000"/>
          <w:kern w:val="24"/>
          <w:sz w:val="20"/>
          <w:szCs w:val="20"/>
          <w:lang w:val="en-US" w:eastAsia="de-DE"/>
        </w:rPr>
        <w:t xml:space="preserve"> Boxplots depicting the frequency of ILCs within the immune compartment for the analyzed organs and tissue types, namely lung, SI villi, and SI ILF. </w:t>
      </w:r>
      <w:r w:rsidRPr="004A6C32">
        <w:rPr>
          <w:rFonts w:ascii="Segoe UI" w:eastAsia="Times New Roman" w:hAnsi="Segoe UI" w:cs="Segoe UI"/>
          <w:b/>
          <w:bCs/>
          <w:color w:val="000000"/>
          <w:kern w:val="24"/>
          <w:sz w:val="20"/>
          <w:szCs w:val="20"/>
          <w:lang w:val="en-US" w:eastAsia="de-DE"/>
        </w:rPr>
        <w:t>(E-F)</w:t>
      </w:r>
      <w:r>
        <w:rPr>
          <w:rFonts w:ascii="Segoe UI" w:eastAsia="Times New Roman" w:hAnsi="Segoe UI" w:cs="Segoe UI"/>
          <w:bCs/>
          <w:color w:val="000000"/>
          <w:kern w:val="24"/>
          <w:sz w:val="20"/>
          <w:szCs w:val="20"/>
          <w:lang w:val="en-US" w:eastAsia="de-DE"/>
        </w:rPr>
        <w:t xml:space="preserve"> Boxplots showing the total cell count of NK cells/ILC1s/ILC3s and ILC2s per analyzed FOV in murine SI villi regions. N = number of analyzed FOV. </w:t>
      </w:r>
    </w:p>
    <w:p w14:paraId="63A9238C" w14:textId="77777777" w:rsidR="006510EC" w:rsidRPr="00B57674" w:rsidRDefault="006510EC" w:rsidP="006510EC">
      <w:pPr>
        <w:jc w:val="both"/>
        <w:rPr>
          <w:rFonts w:ascii="Segoe UI" w:eastAsia="Times New Roman" w:hAnsi="Segoe UI" w:cs="Segoe UI"/>
          <w:color w:val="000000"/>
          <w:kern w:val="24"/>
          <w:sz w:val="20"/>
          <w:szCs w:val="20"/>
          <w:lang w:val="en-US" w:eastAsia="de-DE"/>
        </w:rPr>
      </w:pPr>
    </w:p>
    <w:p w14:paraId="4EEF756B" w14:textId="77777777" w:rsidR="00FA1D29" w:rsidRPr="00B57674" w:rsidRDefault="00FA1D29" w:rsidP="00FA1D29">
      <w:pPr>
        <w:jc w:val="both"/>
        <w:rPr>
          <w:rFonts w:ascii="Segoe UI" w:eastAsia="Times New Roman" w:hAnsi="Segoe UI" w:cs="Segoe UI"/>
          <w:color w:val="000000"/>
          <w:kern w:val="24"/>
          <w:sz w:val="20"/>
          <w:szCs w:val="20"/>
          <w:lang w:val="en-US" w:eastAsia="de-DE"/>
        </w:rPr>
      </w:pPr>
    </w:p>
    <w:p w14:paraId="25060176" w14:textId="77777777" w:rsidR="007301A7" w:rsidRDefault="007301A7">
      <w:pPr>
        <w:rPr>
          <w:rFonts w:ascii="Segoe UI" w:hAnsi="Segoe UI" w:cs="Segoe UI"/>
          <w:b/>
          <w:bCs/>
          <w:lang w:val="en-US"/>
        </w:rPr>
      </w:pPr>
      <w:r>
        <w:rPr>
          <w:rFonts w:ascii="Segoe UI" w:hAnsi="Segoe UI" w:cs="Segoe UI"/>
          <w:b/>
          <w:bCs/>
          <w:lang w:val="en-US"/>
        </w:rPr>
        <w:br w:type="page"/>
      </w:r>
    </w:p>
    <w:p w14:paraId="5C8F1597" w14:textId="6631F161" w:rsidR="00203EBA" w:rsidRPr="003B4C23" w:rsidRDefault="00203EBA" w:rsidP="00203EBA">
      <w:pPr>
        <w:rPr>
          <w:rFonts w:ascii="Segoe UI" w:hAnsi="Segoe UI" w:cs="Segoe UI"/>
          <w:b/>
          <w:bCs/>
          <w:lang w:val="en-US"/>
        </w:rPr>
      </w:pPr>
      <w:r w:rsidRPr="003B4C23">
        <w:rPr>
          <w:rFonts w:ascii="Segoe UI" w:hAnsi="Segoe UI" w:cs="Segoe UI"/>
          <w:b/>
          <w:bCs/>
          <w:lang w:val="en-US"/>
        </w:rPr>
        <w:lastRenderedPageBreak/>
        <w:t>REFERENCES</w:t>
      </w:r>
    </w:p>
    <w:p w14:paraId="783C262E" w14:textId="77777777" w:rsidR="00203EBA" w:rsidRPr="003B4C23" w:rsidRDefault="00203EBA" w:rsidP="00203EBA">
      <w:pPr>
        <w:rPr>
          <w:rFonts w:ascii="Segoe UI" w:hAnsi="Segoe UI" w:cs="Segoe UI"/>
          <w:bCs/>
          <w:lang w:val="en-US"/>
        </w:rPr>
      </w:pPr>
      <w:r w:rsidRPr="003B4C23">
        <w:rPr>
          <w:rFonts w:ascii="Segoe UI" w:hAnsi="Segoe UI" w:cs="Segoe UI"/>
          <w:bCs/>
          <w:lang w:val="en-US"/>
        </w:rPr>
        <w:t>Vancouver reference style</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5E3F4563" w14:textId="77777777" w:rsidR="0087553E" w:rsidRDefault="006A2870" w:rsidP="0087553E">
          <w:pPr>
            <w:pStyle w:val="CitaviBibliographyHeading"/>
          </w:pPr>
          <w:r>
            <w:fldChar w:fldCharType="begin"/>
          </w:r>
          <w:r>
            <w:instrText>ADDIN CitaviBibliography</w:instrText>
          </w:r>
          <w:r>
            <w:fldChar w:fldCharType="separate"/>
          </w:r>
          <w:r w:rsidR="0087553E">
            <w:t>Literature Cited</w:t>
          </w:r>
        </w:p>
        <w:p w14:paraId="07269010" w14:textId="77777777" w:rsidR="0087553E" w:rsidRDefault="0087553E" w:rsidP="0087553E">
          <w:pPr>
            <w:pStyle w:val="CitaviBibliographyEntry"/>
          </w:pPr>
          <w:r>
            <w:t xml:space="preserve">1. </w:t>
          </w:r>
          <w:bookmarkStart w:id="42" w:name="_CTVL001833f3f0b646f4304a36dfbb303cd38ee"/>
          <w:r>
            <w:t>Panda SK, Colonna M. Innate Lymphoid Cells in Mucosal Immunity. Front Immunol 2019; 10:861.</w:t>
          </w:r>
        </w:p>
        <w:bookmarkEnd w:id="42"/>
        <w:p w14:paraId="69B9648C" w14:textId="77777777" w:rsidR="0087553E" w:rsidRDefault="0087553E" w:rsidP="0087553E">
          <w:pPr>
            <w:pStyle w:val="CitaviBibliographyEntry"/>
          </w:pPr>
          <w:r>
            <w:t xml:space="preserve">2. </w:t>
          </w:r>
          <w:bookmarkStart w:id="43" w:name="_CTVL0017a0a9c5207c74d809ea227222de7f66c"/>
          <w:r>
            <w:t>Ebbo M, Crinier A, Vély F, Vivier E. Innate lymphoid cells: major players in inflammatory diseases. Nat Rev Immunol 2017; 17(11):665–78.</w:t>
          </w:r>
        </w:p>
        <w:bookmarkEnd w:id="43"/>
        <w:p w14:paraId="7D82D1C1" w14:textId="77777777" w:rsidR="0087553E" w:rsidRDefault="0087553E" w:rsidP="0087553E">
          <w:pPr>
            <w:pStyle w:val="CitaviBibliographyEntry"/>
          </w:pPr>
          <w:r>
            <w:t xml:space="preserve">3. </w:t>
          </w:r>
          <w:bookmarkStart w:id="44" w:name="_CTVL0010ed0bcff9a6d42dbaa293ba696f14a30"/>
          <w:r>
            <w:t>Castellanos JG, Longman RS. The balance of power: innate lymphoid cells in tissue inflammation and repair. J Clin Invest 2019; 129(7):2640–50.</w:t>
          </w:r>
        </w:p>
        <w:bookmarkEnd w:id="44"/>
        <w:p w14:paraId="05771B6F" w14:textId="77777777" w:rsidR="0087553E" w:rsidRDefault="0087553E" w:rsidP="0087553E">
          <w:pPr>
            <w:pStyle w:val="CitaviBibliographyEntry"/>
          </w:pPr>
          <w:r>
            <w:t xml:space="preserve">4. </w:t>
          </w:r>
          <w:bookmarkStart w:id="45" w:name="_CTVL001371a97ac4c6c4dcf8824410787a6ff48"/>
          <w:r>
            <w:t>Vivier E, Artis D, Colonna M, Diefenbach A, Di Santo JP, Eberl G et al. Innate Lymphoid Cells: 10 Years On. Cell 2018; 174(5):1054–66.</w:t>
          </w:r>
        </w:p>
        <w:bookmarkEnd w:id="45"/>
        <w:p w14:paraId="0FE91DD6" w14:textId="77777777" w:rsidR="0087553E" w:rsidRDefault="0087553E" w:rsidP="0087553E">
          <w:pPr>
            <w:pStyle w:val="CitaviBibliographyEntry"/>
          </w:pPr>
          <w:r>
            <w:t xml:space="preserve">5. </w:t>
          </w:r>
          <w:bookmarkStart w:id="46" w:name="_CTVL00196d5ad15b051464ab8ec9a3e4bed14db"/>
          <w:r>
            <w:t>Seo G-Y, Giles DA, Kronenberg M. The role of innate lymphoid cells in response to microbes at mucosal surfaces. Mucosal Immunol 2020; 13(3):399–412.</w:t>
          </w:r>
        </w:p>
        <w:bookmarkEnd w:id="46"/>
        <w:p w14:paraId="39CBBE83" w14:textId="77777777" w:rsidR="0087553E" w:rsidRDefault="0087553E" w:rsidP="0087553E">
          <w:pPr>
            <w:pStyle w:val="CitaviBibliographyEntry"/>
          </w:pPr>
          <w:r>
            <w:t xml:space="preserve">6. </w:t>
          </w:r>
          <w:bookmarkStart w:id="47" w:name="_CTVL001cb61f2354a904105ac75fdf3a3924236"/>
          <w:r>
            <w:t>Sepahi A, Liu Q, Friesen L, Kim CH. Dietary fiber metabolites regulate innate lymphoid cell responses. Mucosal Immunol 2021; 14(2):317–30.</w:t>
          </w:r>
        </w:p>
        <w:bookmarkEnd w:id="47"/>
        <w:p w14:paraId="5582D2BF" w14:textId="77777777" w:rsidR="0087553E" w:rsidRDefault="0087553E" w:rsidP="0087553E">
          <w:pPr>
            <w:pStyle w:val="CitaviBibliographyEntry"/>
          </w:pPr>
          <w:r>
            <w:t xml:space="preserve">7. </w:t>
          </w:r>
          <w:bookmarkStart w:id="48" w:name="_CTVL00131734ad729684965bdc92dafa4229fc2"/>
          <w:r>
            <w:t>Shi Z, Ohno H, Satoh-Takayama N. Dietary Derived Micronutrients Modulate Immune Responses Through Innate Lymphoid Cells. Front Immunol 2021; 12:670632.</w:t>
          </w:r>
        </w:p>
        <w:bookmarkEnd w:id="48"/>
        <w:p w14:paraId="7D236390" w14:textId="77777777" w:rsidR="0087553E" w:rsidRDefault="0087553E" w:rsidP="0087553E">
          <w:pPr>
            <w:pStyle w:val="CitaviBibliographyEntry"/>
          </w:pPr>
          <w:r>
            <w:t xml:space="preserve">8. </w:t>
          </w:r>
          <w:bookmarkStart w:id="49" w:name="_CTVL001434cdbbaf80849d8b4ac6400b10d0ac2"/>
          <w:r>
            <w:t>Chen W, Shu Q, Fan J. Neural Regulation of Interactions Between Group 2 Innate Lymphoid Cells and Pulmonary Immune Cells. Front Immunol 2020; 11:576929.</w:t>
          </w:r>
        </w:p>
        <w:bookmarkEnd w:id="49"/>
        <w:p w14:paraId="65DD255B" w14:textId="77777777" w:rsidR="0087553E" w:rsidRDefault="0087553E" w:rsidP="0087553E">
          <w:pPr>
            <w:pStyle w:val="CitaviBibliographyEntry"/>
          </w:pPr>
          <w:r>
            <w:t xml:space="preserve">9. </w:t>
          </w:r>
          <w:bookmarkStart w:id="50" w:name="_CTVL001ac1ee2913c6b472787a4b765c44a44b2"/>
          <w:r>
            <w:t>Šestan M, Raposo B, Rendas M, Brea D, Pirzgalska R, Rasteiro A et al. Neuronal-ILC2 interactions regulate pancreatic glucagon and glucose homeostasis. Science 2025; 387(6731):eadi3624.</w:t>
          </w:r>
        </w:p>
        <w:bookmarkEnd w:id="50"/>
        <w:p w14:paraId="315422CF" w14:textId="77777777" w:rsidR="0087553E" w:rsidRDefault="0087553E" w:rsidP="0087553E">
          <w:pPr>
            <w:pStyle w:val="CitaviBibliographyEntry"/>
          </w:pPr>
          <w:r>
            <w:t xml:space="preserve">10. </w:t>
          </w:r>
          <w:bookmarkStart w:id="51" w:name="_CTVL0013b9a4771036546fd980d05f6ce3d0222"/>
          <w:r>
            <w:t>Álvarez-Carrasco P, Maldonado-Bernal C. The innate defenders: a review of natural killer cell immunotherapies in cancer. Front Immunol 2024; 15:1482807.</w:t>
          </w:r>
        </w:p>
        <w:bookmarkEnd w:id="51"/>
        <w:p w14:paraId="7B6AB38F" w14:textId="77777777" w:rsidR="0087553E" w:rsidRDefault="0087553E" w:rsidP="0087553E">
          <w:pPr>
            <w:pStyle w:val="CitaviBibliographyEntry"/>
          </w:pPr>
          <w:r>
            <w:t xml:space="preserve">11. </w:t>
          </w:r>
          <w:bookmarkStart w:id="52" w:name="_CTVL001c867a4da12f54e76b0588f6e884aa578"/>
          <w:r>
            <w:t>Chen S, Zhu H, Jounaidi Y. Comprehensive snapshots of natural killer cells functions, signaling, molecular mechanisms and clinical utilization. Signal Transduct Target Ther 2024; 9(1):302.</w:t>
          </w:r>
        </w:p>
        <w:bookmarkEnd w:id="52"/>
        <w:p w14:paraId="4FDAC837" w14:textId="77777777" w:rsidR="0087553E" w:rsidRDefault="0087553E" w:rsidP="0087553E">
          <w:pPr>
            <w:pStyle w:val="CitaviBibliographyEntry"/>
          </w:pPr>
          <w:r>
            <w:t xml:space="preserve">12. </w:t>
          </w:r>
          <w:bookmarkStart w:id="53" w:name="_CTVL0014de0aea6999440e3a2c39785ad1332e2"/>
          <w:r>
            <w:t>Mujal AM, Delconte RB, Sun JC. Natural Killer Cells: From Innate to Adaptive Features. Annu Rev Immunol 2021; 39:417–47.</w:t>
          </w:r>
        </w:p>
        <w:bookmarkEnd w:id="53"/>
        <w:p w14:paraId="18305103" w14:textId="77777777" w:rsidR="0087553E" w:rsidRDefault="0087553E" w:rsidP="0087553E">
          <w:pPr>
            <w:pStyle w:val="CitaviBibliographyEntry"/>
          </w:pPr>
          <w:r>
            <w:t xml:space="preserve">13. </w:t>
          </w:r>
          <w:bookmarkStart w:id="54" w:name="_CTVL0014c8abec370584089b107123c78984f35"/>
          <w:r>
            <w:t>Herbert DR, Douglas B, Zullo K. Group 2 Innate Lymphoid Cells (ILC2): Type 2 Immunity and Helminth Immunity. Int J Mol Sci 2019; 20(9).</w:t>
          </w:r>
        </w:p>
        <w:bookmarkEnd w:id="54"/>
        <w:p w14:paraId="58CB3017" w14:textId="77777777" w:rsidR="0087553E" w:rsidRDefault="0087553E" w:rsidP="0087553E">
          <w:pPr>
            <w:pStyle w:val="CitaviBibliographyEntry"/>
          </w:pPr>
          <w:r>
            <w:t xml:space="preserve">14. </w:t>
          </w:r>
          <w:bookmarkStart w:id="55" w:name="_CTVL001ddd80638efd34843ac08977b582d17cf"/>
          <w:r>
            <w:t>Matsuyama T, Machida K, Mizuno K, Matsuyama H, Dotake Y, Shinmura M et al. The Functional Role of Group 2 Innate Lymphoid Cells in Asthma. Biomolecules 2023; 13(6).</w:t>
          </w:r>
        </w:p>
        <w:bookmarkEnd w:id="55"/>
        <w:p w14:paraId="029E6455" w14:textId="77777777" w:rsidR="0087553E" w:rsidRDefault="0087553E" w:rsidP="0087553E">
          <w:pPr>
            <w:pStyle w:val="CitaviBibliographyEntry"/>
          </w:pPr>
          <w:r>
            <w:t xml:space="preserve">15. </w:t>
          </w:r>
          <w:bookmarkStart w:id="56" w:name="_CTVL001f33b344c17774bca8c065861922e61eb"/>
          <w:r>
            <w:t>Zheng H, Zhang Y, Pan J, Liu N, Qin Y, Qiu L et al. The Role of Type 2 Innate Lymphoid Cells in Allergic Diseases. Front Immunol 2021; 12:586078.</w:t>
          </w:r>
        </w:p>
        <w:bookmarkEnd w:id="56"/>
        <w:p w14:paraId="393FB67D" w14:textId="77777777" w:rsidR="0087553E" w:rsidRDefault="0087553E" w:rsidP="0087553E">
          <w:pPr>
            <w:pStyle w:val="CitaviBibliographyEntry"/>
          </w:pPr>
          <w:r>
            <w:lastRenderedPageBreak/>
            <w:t xml:space="preserve">16. </w:t>
          </w:r>
          <w:bookmarkStart w:id="57" w:name="_CTVL001508e2df5f5424fff9fd763e7dcb28e6a"/>
          <w:r>
            <w:t>Sorkhdini P, Klubock-Shukla K, Sheth S, Yang D, Yang AX, Norbrun C et al. Type 2 innate immunity promotes the development of pulmonary fibrosis in Hermansky-Pudlak syndrome. JCI Insight 2024; 9(22).</w:t>
          </w:r>
        </w:p>
        <w:bookmarkEnd w:id="57"/>
        <w:p w14:paraId="026C822B" w14:textId="77777777" w:rsidR="0087553E" w:rsidRDefault="0087553E" w:rsidP="0087553E">
          <w:pPr>
            <w:pStyle w:val="CitaviBibliographyEntry"/>
          </w:pPr>
          <w:r>
            <w:t xml:space="preserve">17. </w:t>
          </w:r>
          <w:bookmarkStart w:id="58" w:name="_CTVL001b7f9d492847f4986aed8349958f9d980"/>
          <w:r>
            <w:t>Hams E, Armstrong ME, Barlow JL, Saunders SP, Schwartz C, Cooke G et al. IL-25 and type 2 innate lymphoid cells induce pulmonary fibrosis. Proc Natl Acad Sci U S A 2014; 111(1):367–72.</w:t>
          </w:r>
        </w:p>
        <w:bookmarkEnd w:id="58"/>
        <w:p w14:paraId="3EED1560" w14:textId="77777777" w:rsidR="0087553E" w:rsidRDefault="0087553E" w:rsidP="0087553E">
          <w:pPr>
            <w:pStyle w:val="CitaviBibliographyEntry"/>
          </w:pPr>
          <w:r>
            <w:t xml:space="preserve">18. </w:t>
          </w:r>
          <w:bookmarkStart w:id="59" w:name="_CTVL001cd101da074994be2a29361f3926b5ecb"/>
          <w:r>
            <w:t>Serafini N, Di Santo JP. Group 3 innate lymphoid cells: A trained Gutkeeper. Immunol Rev 2024; 323(1):126–37.</w:t>
          </w:r>
        </w:p>
        <w:bookmarkEnd w:id="59"/>
        <w:p w14:paraId="76076A4D" w14:textId="77777777" w:rsidR="0087553E" w:rsidRDefault="0087553E" w:rsidP="0087553E">
          <w:pPr>
            <w:pStyle w:val="CitaviBibliographyEntry"/>
          </w:pPr>
          <w:r>
            <w:t xml:space="preserve">19. </w:t>
          </w:r>
          <w:bookmarkStart w:id="60" w:name="_CTVL001e870f7c4e42f4daebd2cd0a866c62c53"/>
          <w:r>
            <w:t>van de Pavert SA. Lymphoid Tissue inducer (LTi) cell ontogeny and functioning in embryo and adult. Biomed J 2021; 44(2):123–32.</w:t>
          </w:r>
        </w:p>
        <w:bookmarkEnd w:id="60"/>
        <w:p w14:paraId="70A59B3E" w14:textId="77777777" w:rsidR="0087553E" w:rsidRDefault="0087553E" w:rsidP="0087553E">
          <w:pPr>
            <w:pStyle w:val="CitaviBibliographyEntry"/>
          </w:pPr>
          <w:r>
            <w:t xml:space="preserve">20. </w:t>
          </w:r>
          <w:bookmarkStart w:id="61" w:name="_CTVL0015524101e8bf24998af269164da616b78"/>
          <w:r>
            <w:t>Strober W. The LTi cell, an immunologic chameleon. Immunity 2010; 33(5):650–2.</w:t>
          </w:r>
        </w:p>
        <w:bookmarkEnd w:id="61"/>
        <w:p w14:paraId="2B2A419F" w14:textId="77777777" w:rsidR="0087553E" w:rsidRDefault="0087553E" w:rsidP="0087553E">
          <w:pPr>
            <w:pStyle w:val="CitaviBibliographyEntry"/>
          </w:pPr>
          <w:r>
            <w:t xml:space="preserve">21. </w:t>
          </w:r>
          <w:bookmarkStart w:id="62" w:name="_CTVL001cd4828ce1b394d639c30aef553c5a51b"/>
          <w:r>
            <w:t>Mebius RE. Organogenesis of lymphoid tissues. Nat Rev Immunol 2003; 3(4):292–303.</w:t>
          </w:r>
        </w:p>
        <w:bookmarkEnd w:id="62"/>
        <w:p w14:paraId="128F1372" w14:textId="77777777" w:rsidR="0087553E" w:rsidRDefault="0087553E" w:rsidP="0087553E">
          <w:pPr>
            <w:pStyle w:val="CitaviBibliographyEntry"/>
          </w:pPr>
          <w:r>
            <w:t xml:space="preserve">22. </w:t>
          </w:r>
          <w:bookmarkStart w:id="63" w:name="_CTVL001510a819055694755aa54588da316a5a0"/>
          <w:r>
            <w:t>Eberl G, Marmon S, Sunshine M-J, Rennert PD, Choi Y, Littman DR. An essential function for the nuclear receptor RORgamma(t) in the generation of fetal lymphoid tissue inducer cells. Nat Immunol 2004; 5(1):64–73.</w:t>
          </w:r>
        </w:p>
        <w:bookmarkEnd w:id="63"/>
        <w:p w14:paraId="0141A6CD" w14:textId="77777777" w:rsidR="0087553E" w:rsidRDefault="0087553E" w:rsidP="0087553E">
          <w:pPr>
            <w:pStyle w:val="CitaviBibliographyEntry"/>
          </w:pPr>
          <w:r>
            <w:t xml:space="preserve">23. </w:t>
          </w:r>
          <w:bookmarkStart w:id="64" w:name="_CTVL001b2b0238175834c23a3a1d7dd6a854556"/>
          <w:r>
            <w:t>Bal SM, Golebski K, Spits H. Plasticity of innate lymphoid cell subsets. Nat Rev Immunol 2020; 20(9):552–65.</w:t>
          </w:r>
        </w:p>
        <w:bookmarkEnd w:id="64"/>
        <w:p w14:paraId="7F5B641F" w14:textId="77777777" w:rsidR="0087553E" w:rsidRDefault="0087553E" w:rsidP="0087553E">
          <w:pPr>
            <w:pStyle w:val="CitaviBibliographyEntry"/>
          </w:pPr>
          <w:r>
            <w:t xml:space="preserve">24. </w:t>
          </w:r>
          <w:bookmarkStart w:id="65" w:name="_CTVL00196a069e641944c5f959dff884f071a56"/>
          <w:r>
            <w:t>Korchagina AA, Koroleva E, Tumanov AV. Innate Lymphoid Cell Plasticity in Mucosal Infections. Microorganisms 2023; 11(2).</w:t>
          </w:r>
        </w:p>
        <w:bookmarkEnd w:id="65"/>
        <w:p w14:paraId="424D5C1A" w14:textId="77777777" w:rsidR="0087553E" w:rsidRDefault="0087553E" w:rsidP="0087553E">
          <w:pPr>
            <w:pStyle w:val="CitaviBibliographyEntry"/>
          </w:pPr>
          <w:r>
            <w:t xml:space="preserve">25. </w:t>
          </w:r>
          <w:bookmarkStart w:id="66" w:name="_CTVL0018141281950d442888598e1099d34df6a"/>
          <w:r>
            <w:t>Krzywinska E, Sobecki M, Nagarajan S, Zacharjasz J, Tambuwala MM, Pelletier A et al. The transcription factor HIF-1α mediates plasticity of NKp46+ innate lymphoid cells in the gut. J Exp Med 2022; 219(2).</w:t>
          </w:r>
        </w:p>
        <w:bookmarkEnd w:id="66"/>
        <w:p w14:paraId="20E0897D" w14:textId="77777777" w:rsidR="0087553E" w:rsidRDefault="0087553E" w:rsidP="0087553E">
          <w:pPr>
            <w:pStyle w:val="CitaviBibliographyEntry"/>
          </w:pPr>
          <w:r>
            <w:t xml:space="preserve">26. </w:t>
          </w:r>
          <w:bookmarkStart w:id="67" w:name="_CTVL001a83d5fefd5c840a89a03d7cb3e1b3de0"/>
          <w:r>
            <w:t>Kabil A, Shin SB, Hughes MR, McNagny KM. "Just one word, plastic!": Controversies and caveats in innate lymphoid cell plasticity. Front Immunol 2022; 13:946905.</w:t>
          </w:r>
        </w:p>
        <w:bookmarkEnd w:id="67"/>
        <w:p w14:paraId="636F5710" w14:textId="77777777" w:rsidR="0087553E" w:rsidRDefault="0087553E" w:rsidP="0087553E">
          <w:pPr>
            <w:pStyle w:val="CitaviBibliographyEntry"/>
          </w:pPr>
          <w:r>
            <w:t xml:space="preserve">27. </w:t>
          </w:r>
          <w:bookmarkStart w:id="68"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68"/>
        <w:p w14:paraId="0DD4AFFC" w14:textId="77777777" w:rsidR="0087553E" w:rsidRDefault="0087553E" w:rsidP="0087553E">
          <w:pPr>
            <w:pStyle w:val="CitaviBibliographyEntry"/>
          </w:pPr>
          <w:r>
            <w:t xml:space="preserve">28. </w:t>
          </w:r>
          <w:bookmarkStart w:id="69"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69"/>
        <w:p w14:paraId="529726D3" w14:textId="77777777" w:rsidR="0087553E" w:rsidRDefault="0087553E" w:rsidP="0087553E">
          <w:pPr>
            <w:pStyle w:val="CitaviBibliographyEntry"/>
          </w:pPr>
          <w:r>
            <w:t xml:space="preserve">29. </w:t>
          </w:r>
          <w:bookmarkStart w:id="70" w:name="_CTVL0011ec39d7bf40646ee9b496546d924c62b"/>
          <w:r>
            <w:t>Dahlgren MW, Jones SW, Cautivo KM, Dubinin A, Ortiz-Carpena JF, Farhat S et al. Adventitial Stromal Cells Define Group 2 Innate Lymphoid Cell Tissue Niches. Immunity 2019; 50(3):707-722.e6.</w:t>
          </w:r>
        </w:p>
        <w:bookmarkEnd w:id="70"/>
        <w:p w14:paraId="41474850" w14:textId="77777777" w:rsidR="0087553E" w:rsidRDefault="0087553E" w:rsidP="0087553E">
          <w:pPr>
            <w:pStyle w:val="CitaviBibliographyEntry"/>
          </w:pPr>
          <w:r>
            <w:t xml:space="preserve">30. </w:t>
          </w:r>
          <w:bookmarkStart w:id="71" w:name="_CTVL0013e756df254b44a179be22c61e6f4501f"/>
          <w:r>
            <w:t>Elhanani O, Ben-Uri R, Keren L. Spatial profiling technologies illuminate the tumor microenvironment. Cancer Cell 2023; 41(3):404–20.</w:t>
          </w:r>
        </w:p>
        <w:bookmarkEnd w:id="71"/>
        <w:p w14:paraId="2654AE7F" w14:textId="77777777" w:rsidR="0087553E" w:rsidRDefault="0087553E" w:rsidP="0087553E">
          <w:pPr>
            <w:pStyle w:val="CitaviBibliographyEntry"/>
          </w:pPr>
          <w:r>
            <w:t xml:space="preserve">31. </w:t>
          </w:r>
          <w:bookmarkStart w:id="72" w:name="_CTVL0019f7215eceb8e45909d67d6cc216fa88a"/>
          <w:r>
            <w:t>Walsh LA, Quail DF. Decoding the tumor microenvironment with spatial technologies. Nat Immunol 2023; 24(12):1982–93.</w:t>
          </w:r>
        </w:p>
        <w:bookmarkEnd w:id="72"/>
        <w:p w14:paraId="3E63E06A" w14:textId="77777777" w:rsidR="0087553E" w:rsidRDefault="0087553E" w:rsidP="0087553E">
          <w:pPr>
            <w:pStyle w:val="CitaviBibliographyEntry"/>
          </w:pPr>
          <w:r>
            <w:t xml:space="preserve">32. </w:t>
          </w:r>
          <w:bookmarkStart w:id="73" w:name="_CTVL00117a05eb357d54368afdca02b83dd0e11"/>
          <w:r>
            <w:t>Jin Y, Zuo Y, Li G, Liu W, Pan Y, Fan T et al. Advances in spatial transcriptomics and its applications in cancer research. Mol Cancer 2024; 23(1):129.</w:t>
          </w:r>
        </w:p>
        <w:bookmarkEnd w:id="73"/>
        <w:p w14:paraId="75E02A50" w14:textId="77777777" w:rsidR="0087553E" w:rsidRDefault="0087553E" w:rsidP="0087553E">
          <w:pPr>
            <w:pStyle w:val="CitaviBibliographyEntry"/>
          </w:pPr>
          <w:r>
            <w:lastRenderedPageBreak/>
            <w:t xml:space="preserve">33. </w:t>
          </w:r>
          <w:bookmarkStart w:id="74"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74"/>
        <w:p w14:paraId="2ED0D156" w14:textId="77777777" w:rsidR="0087553E" w:rsidRDefault="0087553E" w:rsidP="0087553E">
          <w:pPr>
            <w:pStyle w:val="CitaviBibliographyEntry"/>
          </w:pPr>
          <w:r>
            <w:t xml:space="preserve">34. </w:t>
          </w:r>
          <w:bookmarkStart w:id="75"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75"/>
        <w:p w14:paraId="7B49DD12" w14:textId="77777777" w:rsidR="0087553E" w:rsidRDefault="0087553E" w:rsidP="0087553E">
          <w:pPr>
            <w:pStyle w:val="CitaviBibliographyEntry"/>
          </w:pPr>
          <w:r>
            <w:t xml:space="preserve">35. </w:t>
          </w:r>
          <w:bookmarkStart w:id="76" w:name="_CTVL0014403b3a6f9be4267992bd2f6560177fc"/>
          <w:r>
            <w:t>Mothes R, Pascual-Reguant A, Koehler R, Liebeskind J, Liebheit A, Bauherr S et al. Distinct tissue niches direct lung immunopathology via CCL18 and CCL21 in severe COVID-19. Nat Commun 2023; 14(1):791.</w:t>
          </w:r>
        </w:p>
        <w:bookmarkEnd w:id="76"/>
        <w:p w14:paraId="00CB7F54" w14:textId="77777777" w:rsidR="0087553E" w:rsidRDefault="0087553E" w:rsidP="0087553E">
          <w:pPr>
            <w:pStyle w:val="CitaviBibliographyEntry"/>
          </w:pPr>
          <w:r>
            <w:t xml:space="preserve">36. </w:t>
          </w:r>
          <w:bookmarkStart w:id="77" w:name="_CTVL001401332f805854776b248facfa8cf6395"/>
          <w:r>
            <w:t>Lee CYC, McCaffrey J, McGovern D, Clatworthy MR. Profiling immune cell tissue niches in the spatial -omics era. J Allergy Clin Immunol 2025; 155(3):663–77.</w:t>
          </w:r>
        </w:p>
        <w:bookmarkEnd w:id="77"/>
        <w:p w14:paraId="271CF0C0" w14:textId="77777777" w:rsidR="0087553E" w:rsidRDefault="0087553E" w:rsidP="0087553E">
          <w:pPr>
            <w:pStyle w:val="CitaviBibliographyEntry"/>
          </w:pPr>
          <w:r>
            <w:t xml:space="preserve">37. </w:t>
          </w:r>
          <w:bookmarkStart w:id="78" w:name="_CTVL00120ff113ffccd4bf29057d5272db0a1ae"/>
          <w:r>
            <w:t>Liu Q, Lee JH, Kang HM, Kim CH. Identification of the niche and mobilization mechanism for tissue-protective multipotential bone marrow ILC progenitors. Sci Adv 2022; 8(47):eabq1551.</w:t>
          </w:r>
        </w:p>
        <w:bookmarkEnd w:id="78"/>
        <w:p w14:paraId="53E8B71E" w14:textId="77777777" w:rsidR="0087553E" w:rsidRDefault="0087553E" w:rsidP="0087553E">
          <w:pPr>
            <w:pStyle w:val="CitaviBibliographyEntry"/>
          </w:pPr>
          <w:r>
            <w:t xml:space="preserve">38. </w:t>
          </w:r>
          <w:bookmarkStart w:id="79" w:name="_CTVL0012221d36490bd4c589fa5daf1166e8129"/>
          <w:r>
            <w:t>Kolupaev O, Bruce DW, Laurie SJ, Bommiasamy H, Serody JS. Cytotoxic Therapy Impairs the Stromal Niche Supporting ILC Development in the Bone Marrow. Blood 2022; 140(Supplement 1):10231–2.</w:t>
          </w:r>
        </w:p>
        <w:bookmarkEnd w:id="79"/>
        <w:p w14:paraId="22145E6C" w14:textId="77777777" w:rsidR="0087553E" w:rsidRDefault="0087553E" w:rsidP="0087553E">
          <w:pPr>
            <w:pStyle w:val="CitaviBibliographyEntry"/>
          </w:pPr>
          <w:r>
            <w:t xml:space="preserve">39. </w:t>
          </w:r>
          <w:bookmarkStart w:id="80" w:name="_CTVL00190f72a318ba6414a975969711933e5cd"/>
          <w:r>
            <w:t>Cheng H-W, Mörbe U, Lütge M, Engetschwiler C, Onder L, Novkovic M et al. Intestinal fibroblastic reticular cell niches control innate lymphoid cell homeostasis and function. Nat Commun 2022; 13(1):2027.</w:t>
          </w:r>
        </w:p>
        <w:bookmarkEnd w:id="80"/>
        <w:p w14:paraId="6454F1D5" w14:textId="77777777" w:rsidR="0087553E" w:rsidRDefault="0087553E" w:rsidP="0087553E">
          <w:pPr>
            <w:pStyle w:val="CitaviBibliographyEntry"/>
          </w:pPr>
          <w:r>
            <w:t xml:space="preserve">40. </w:t>
          </w:r>
          <w:bookmarkStart w:id="81" w:name="_CTVL00145d7ceb6be6e4e07bffa8763c3f85aff"/>
          <w:r>
            <w:t>Shirley S, Ichise H, Di Natale V, Jin J, Wu C, Zou R et al. A vasculature-resident innate lymphoid cell population in mouse lungs. Nat Commun 2025; 16(1):3718.</w:t>
          </w:r>
        </w:p>
        <w:bookmarkEnd w:id="81"/>
        <w:p w14:paraId="492EBF26" w14:textId="77777777" w:rsidR="0087553E" w:rsidRDefault="0087553E" w:rsidP="0087553E">
          <w:pPr>
            <w:pStyle w:val="CitaviBibliographyEntry"/>
          </w:pPr>
          <w:r>
            <w:t xml:space="preserve">41. </w:t>
          </w:r>
          <w:bookmarkStart w:id="82"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82"/>
        <w:p w14:paraId="3B46FAE4" w14:textId="77777777" w:rsidR="0087553E" w:rsidRDefault="0087553E" w:rsidP="0087553E">
          <w:pPr>
            <w:pStyle w:val="CitaviBibliographyEntry"/>
          </w:pPr>
          <w:r>
            <w:t xml:space="preserve">42. </w:t>
          </w:r>
          <w:bookmarkStart w:id="83" w:name="_CTVL0013a33cd70feca4dc2928708c40e5ffe08"/>
          <w:r>
            <w:t>Hauser AE. Spatial analyses: Focusing on immune-stromal interactions to understand immunity in the tissue context. Semin Arthritis Rheum 2024; 64S:152319.</w:t>
          </w:r>
        </w:p>
        <w:bookmarkEnd w:id="83"/>
        <w:p w14:paraId="0155ABCD" w14:textId="77777777" w:rsidR="0087553E" w:rsidRDefault="0087553E" w:rsidP="0087553E">
          <w:pPr>
            <w:pStyle w:val="CitaviBibliographyEntry"/>
          </w:pPr>
          <w:r>
            <w:t xml:space="preserve">43. </w:t>
          </w:r>
          <w:bookmarkStart w:id="84" w:name="_CTVL001130713829638401a9055a0228a72d389"/>
          <w:r>
            <w:t>Neill DR, Wong SH, Bellosi A, Flynn RJ, Daly M, Langford TKA et al. Nuocytes represent a new innate effector leukocyte that mediates type-2 immunity. Nature 2010; 464(7293):1367–70.</w:t>
          </w:r>
        </w:p>
        <w:bookmarkEnd w:id="84"/>
        <w:p w14:paraId="0F214F75" w14:textId="77777777" w:rsidR="0087553E" w:rsidRDefault="0087553E" w:rsidP="0087553E">
          <w:pPr>
            <w:pStyle w:val="CitaviBibliographyEntry"/>
          </w:pPr>
          <w:r>
            <w:t xml:space="preserve">44. </w:t>
          </w:r>
          <w:bookmarkStart w:id="85"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85"/>
        <w:p w14:paraId="5558F579" w14:textId="77777777" w:rsidR="0087553E" w:rsidRDefault="0087553E" w:rsidP="0087553E">
          <w:pPr>
            <w:pStyle w:val="CitaviBibliographyEntry"/>
          </w:pPr>
          <w:r>
            <w:t xml:space="preserve">45. </w:t>
          </w:r>
          <w:bookmarkStart w:id="86" w:name="_CTVL001e450f5104380441cb535908e65e5f29e"/>
          <w:r>
            <w:t>Huang Y, Mao K, Chen X, Sun M-A, Kawabe T, Li W et al. S1P-dependent interorgan trafficking of group 2 innate lymphoid cells supports host defense. Science 2018; 359(6371):114–9.</w:t>
          </w:r>
        </w:p>
        <w:bookmarkEnd w:id="86"/>
        <w:p w14:paraId="6E03D195" w14:textId="77777777" w:rsidR="0087553E" w:rsidRDefault="0087553E" w:rsidP="0087553E">
          <w:pPr>
            <w:pStyle w:val="CitaviBibliographyEntry"/>
          </w:pPr>
          <w:r>
            <w:t xml:space="preserve">46. </w:t>
          </w:r>
          <w:bookmarkStart w:id="87" w:name="_CTVL001b95908a860bf43c9bd3ee7a4a34f6c96"/>
          <w:r>
            <w:t>Monticelli LA, Sonnenberg GF, Abt MC, Alenghat T, Ziegler CGK, Doering TA et al. Innate lymphoid cells promote lung-tissue homeostasis after infection with influenza virus. Nat Immunol 2011; 12(11):1045–54.</w:t>
          </w:r>
        </w:p>
        <w:bookmarkEnd w:id="87"/>
        <w:p w14:paraId="05A7BA3B" w14:textId="77777777" w:rsidR="0087553E" w:rsidRDefault="0087553E" w:rsidP="0087553E">
          <w:pPr>
            <w:pStyle w:val="CitaviBibliographyEntry"/>
          </w:pPr>
          <w:r>
            <w:lastRenderedPageBreak/>
            <w:t xml:space="preserve">47. </w:t>
          </w:r>
          <w:bookmarkStart w:id="88"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88"/>
        <w:p w14:paraId="114DD166" w14:textId="77777777" w:rsidR="0087553E" w:rsidRDefault="0087553E" w:rsidP="0087553E">
          <w:pPr>
            <w:pStyle w:val="CitaviBibliographyEntry"/>
          </w:pPr>
          <w:r>
            <w:t xml:space="preserve">48. </w:t>
          </w:r>
          <w:bookmarkStart w:id="89" w:name="_CTVL001ffcaa139b24e484f975ce7e24cb91e4f"/>
          <w:r>
            <w:t>Sadeghalvad M, Khijakadze D, Orangi M, Takei F. Flow cytometric analysis of innate lymphoid cells: challenges and solutions. Front Immunol 2023; 14:1198310.</w:t>
          </w:r>
        </w:p>
        <w:bookmarkEnd w:id="89"/>
        <w:p w14:paraId="70AFE5C5" w14:textId="77777777" w:rsidR="0087553E" w:rsidRDefault="0087553E" w:rsidP="0087553E">
          <w:pPr>
            <w:pStyle w:val="CitaviBibliographyEntry"/>
          </w:pPr>
          <w:r>
            <w:t xml:space="preserve">49. </w:t>
          </w:r>
          <w:bookmarkStart w:id="90" w:name="_CTVL001c733eb3f4c4244799a3060e518b9da87"/>
          <w:r>
            <w:t>Yagi R, Zhong C, Northrup DL, Yu F, Bouladoux N, Spencer S et al. The transcription factor GATA3 is critical for the development of all IL-7Rα-expressing innate lymphoid cells. Immunity 2014; 40(3):378–88.</w:t>
          </w:r>
        </w:p>
        <w:bookmarkEnd w:id="90"/>
        <w:p w14:paraId="4671329A" w14:textId="77777777" w:rsidR="0087553E" w:rsidRDefault="0087553E" w:rsidP="0087553E">
          <w:pPr>
            <w:pStyle w:val="CitaviBibliographyEntry"/>
          </w:pPr>
          <w:r>
            <w:t xml:space="preserve">50. </w:t>
          </w:r>
          <w:bookmarkStart w:id="91" w:name="_CTVL0012ba8af60185249c786ea70528aa358f1"/>
          <w:r>
            <w:t>Furuya H, Toda Y, Iwata A, Kanai M, Kato K, Kumagai T et al. Stage-specific GATA3 induction promotes ILC2 development after lineage commitment. Nat Commun 2024; 15(1):5610.</w:t>
          </w:r>
        </w:p>
        <w:bookmarkEnd w:id="91"/>
        <w:p w14:paraId="62A5D767" w14:textId="77777777" w:rsidR="0087553E" w:rsidRDefault="0087553E" w:rsidP="0087553E">
          <w:pPr>
            <w:pStyle w:val="CitaviBibliographyEntry"/>
          </w:pPr>
          <w:r>
            <w:t xml:space="preserve">51. </w:t>
          </w:r>
          <w:bookmarkStart w:id="92" w:name="_CTVL001c241786a926f4357adbd247b15bfc4eb"/>
          <w:r>
            <w:t>Paclik D, Stehle C, Lahmann A, Hutloff A, Romagnani C. ICOS regulates the pool of group 2 innate lymphoid cells under homeostatic and inflammatory conditions in mice. Eur J Immunol 2015; 45(10):2766–72.</w:t>
          </w:r>
        </w:p>
        <w:bookmarkEnd w:id="92"/>
        <w:p w14:paraId="0B896BBC" w14:textId="77777777" w:rsidR="0087553E" w:rsidRDefault="0087553E" w:rsidP="0087553E">
          <w:pPr>
            <w:pStyle w:val="CitaviBibliographyEntry"/>
          </w:pPr>
          <w:r>
            <w:t xml:space="preserve">52. </w:t>
          </w:r>
          <w:bookmarkStart w:id="93" w:name="_CTVL001603d11fc189c4c298908250315a23688"/>
          <w:r>
            <w:t>Hrusch CL, Manns ST, Bryazka D, Casaos J, Bonham CA, Jaffery MR et al. ICOS protects against mortality from acute lung injury through activation of IL-5+ ILC2s. Mucosal Immunol 2018; 11(1):61–70.</w:t>
          </w:r>
        </w:p>
        <w:bookmarkEnd w:id="93"/>
        <w:p w14:paraId="499466A3" w14:textId="77777777" w:rsidR="0087553E" w:rsidRDefault="0087553E" w:rsidP="0087553E">
          <w:pPr>
            <w:pStyle w:val="CitaviBibliographyEntry"/>
          </w:pPr>
          <w:r>
            <w:t xml:space="preserve">53. </w:t>
          </w:r>
          <w:bookmarkStart w:id="94" w:name="_CTVL00106ed71496dd44ddfba62bfe6fdcf8bd6"/>
          <w:r>
            <w:t>Zaynagetdinov R, Sherrill TP, Kendall PL, Segal BH, Weller KP, Tighe RM et al. Identification of myeloid cell subsets in murine lungs using flow cytometry. Am J Respir Cell Mol Biol 2013; 49(2):180–9.</w:t>
          </w:r>
        </w:p>
        <w:bookmarkEnd w:id="94"/>
        <w:p w14:paraId="3EC8DA3D" w14:textId="77777777" w:rsidR="0087553E" w:rsidRDefault="0087553E" w:rsidP="0087553E">
          <w:pPr>
            <w:pStyle w:val="CitaviBibliographyEntry"/>
          </w:pPr>
          <w:r>
            <w:t xml:space="preserve">54. </w:t>
          </w:r>
          <w:bookmarkStart w:id="95" w:name="_CTVL00137dcee97eb474d2e8c70926f13843936"/>
          <w:r>
            <w:t>Entwistle LJ, Gregory LG, Oliver RA, Branchett WJ, Puttur F, Lloyd CM. Pulmonary Group 2 Innate Lymphoid Cell Phenotype Is Context Specific: Determining the Effect of Strain, Location, and Stimuli. Front Immunol 2019; 10:3114.</w:t>
          </w:r>
        </w:p>
        <w:bookmarkEnd w:id="95"/>
        <w:p w14:paraId="650F1646" w14:textId="77777777" w:rsidR="0087553E" w:rsidRDefault="0087553E" w:rsidP="0087553E">
          <w:pPr>
            <w:pStyle w:val="CitaviBibliographyEntry"/>
          </w:pPr>
          <w:r>
            <w:t xml:space="preserve">55. </w:t>
          </w:r>
          <w:bookmarkStart w:id="96" w:name="_CTVL001120f5e2ddc2f4ab08071b4098b58ebc0"/>
          <w:r>
            <w:t>Otaki N, Motomura Y, Terooatea T, Thomas Kelly S, Mochizuki M, Takeno N et al. Activation of ILC2s through constitutive IFNγ signaling reduction leads to spontaneous pulmonary fibrosis. Nat Commun 2023; 14(1):8120.</w:t>
          </w:r>
        </w:p>
        <w:bookmarkEnd w:id="96"/>
        <w:p w14:paraId="6898CB8B" w14:textId="77777777" w:rsidR="0087553E" w:rsidRDefault="0087553E" w:rsidP="0087553E">
          <w:pPr>
            <w:pStyle w:val="CitaviBibliographyEntry"/>
          </w:pPr>
          <w:r>
            <w:t xml:space="preserve">56. </w:t>
          </w:r>
          <w:bookmarkStart w:id="97" w:name="_CTVL00181ca44fe00ed40d6be5760d30a65eacf"/>
          <w:r>
            <w:t>Lei A, He Y, Yang Q, Li X, Li R. Role of myeloid cells in the regulation of group 2 innate lymphoid cell-mediated allergic inflammation. Immunology 2020; 161(1):18–24.</w:t>
          </w:r>
        </w:p>
        <w:bookmarkEnd w:id="97"/>
        <w:p w14:paraId="09123783" w14:textId="77777777" w:rsidR="0087553E" w:rsidRDefault="0087553E" w:rsidP="0087553E">
          <w:pPr>
            <w:pStyle w:val="CitaviBibliographyEntry"/>
          </w:pPr>
          <w:r>
            <w:t xml:space="preserve">57. </w:t>
          </w:r>
          <w:bookmarkStart w:id="98" w:name="_CTVL001f774c13aea9e4b3687bdf7f366e51dc1"/>
          <w:r>
            <w:t>Wu K, Wang X, Keeler SP, Gerovac BJ, Agapov EV, Byers DE et al. Group 2 Innate Lymphoid Cells Must Partner with the Myeloid-Macrophage Lineage for Long-Term Postviral Lung Disease. J Immunol 2020; 205(4):1084–101.</w:t>
          </w:r>
        </w:p>
        <w:bookmarkEnd w:id="98"/>
        <w:p w14:paraId="242CBF3F" w14:textId="77777777" w:rsidR="0087553E" w:rsidRDefault="0087553E" w:rsidP="0087553E">
          <w:pPr>
            <w:pStyle w:val="CitaviBibliographyEntry"/>
          </w:pPr>
          <w:r>
            <w:t xml:space="preserve">58. </w:t>
          </w:r>
          <w:bookmarkStart w:id="99" w:name="_CTVL00175f11aa9c7dd4c4cb28a8f093eb6486a"/>
          <w:r>
            <w:t>Gogoi M, Clark PA, Ferreira ACF, Rodriguez Rodriguez N, Heycock M, Ko M et al. ILC2-derived LIF licences progress from tissue to systemic immunity. Nature 2024; 632(8026):885–92.</w:t>
          </w:r>
        </w:p>
        <w:bookmarkEnd w:id="99"/>
        <w:p w14:paraId="17809CA2" w14:textId="77777777" w:rsidR="0087553E" w:rsidRDefault="0087553E" w:rsidP="0087553E">
          <w:pPr>
            <w:pStyle w:val="CitaviBibliographyEntry"/>
          </w:pPr>
          <w:r>
            <w:t xml:space="preserve">59. </w:t>
          </w:r>
          <w:bookmarkStart w:id="100" w:name="_CTVL001951e9d742b814dad91b3e10d5d44a695"/>
          <w:r>
            <w:t>Takami D, Abe S, Shimba A, Asahi T, Cui G, Tani-Ichi S et al. Lung group 2 innate lymphoid cells differentially depend on local IL-7 for their distribution, activation, and maintenance in innate and adaptive immunity-mediated airway inflammation. Int Immunol 2023; 35(11):513–30.</w:t>
          </w:r>
        </w:p>
        <w:bookmarkEnd w:id="100"/>
        <w:p w14:paraId="46FF2EE1" w14:textId="77777777" w:rsidR="0087553E" w:rsidRDefault="0087553E" w:rsidP="0087553E">
          <w:pPr>
            <w:pStyle w:val="CitaviBibliographyEntry"/>
          </w:pPr>
          <w:r>
            <w:t xml:space="preserve">60. </w:t>
          </w:r>
          <w:bookmarkStart w:id="101" w:name="_CTVL0018733ee6ee5584fdb9feeebf98d190c79"/>
          <w:r>
            <w:t>Hsu AT, Gottschalk TA, Tsantikos E, Hibbs ML. The Role of Innate Lymphoid Cells in Chronic Respiratory Diseases. Front Immunol 2021; 12:733324.</w:t>
          </w:r>
        </w:p>
        <w:bookmarkEnd w:id="101"/>
        <w:p w14:paraId="50100BE6" w14:textId="77777777" w:rsidR="0087553E" w:rsidRDefault="0087553E" w:rsidP="0087553E">
          <w:pPr>
            <w:pStyle w:val="CitaviBibliographyEntry"/>
          </w:pPr>
          <w:r>
            <w:lastRenderedPageBreak/>
            <w:t xml:space="preserve">61. </w:t>
          </w:r>
          <w:bookmarkStart w:id="102" w:name="_CTVL0017b99ca42de5d42399b4e59c14b48656f"/>
          <w:r>
            <w:t>Califano D, Furuya Y, Roberts S, Avram D, McKenzie ANJ, Metzger DW. IFN-γ increases susceptibility to influenza A infection through suppression of group II innate lymphoid cells. Mucosal Immunol 2018; 11(1):209–19.</w:t>
          </w:r>
        </w:p>
        <w:bookmarkEnd w:id="102"/>
        <w:p w14:paraId="71F4B78C" w14:textId="77777777" w:rsidR="0087553E" w:rsidRDefault="0087553E" w:rsidP="0087553E">
          <w:pPr>
            <w:pStyle w:val="CitaviBibliographyEntry"/>
          </w:pPr>
          <w:r>
            <w:t xml:space="preserve">62. </w:t>
          </w:r>
          <w:bookmarkStart w:id="103" w:name="_CTVL001eb0a3f801cec46d0b1468b30adb207dd"/>
          <w:r>
            <w:t>Moro K, Kabata H, Tanabe M, Koga S, Takeno N, Mochizuki M et al. Interferon and IL-27 antagonize the function of group 2 innate lymphoid cells and type 2 innate immune responses. Nat Immunol 2016; 17(1):76–86.</w:t>
          </w:r>
        </w:p>
        <w:bookmarkEnd w:id="103"/>
        <w:p w14:paraId="7E0A7CE0" w14:textId="77777777" w:rsidR="0087553E" w:rsidRDefault="0087553E" w:rsidP="0087553E">
          <w:pPr>
            <w:pStyle w:val="CitaviBibliographyEntry"/>
          </w:pPr>
          <w:r>
            <w:t xml:space="preserve">63. </w:t>
          </w:r>
          <w:bookmarkStart w:id="104" w:name="_CTVL001187f3be3a1c0459598c1d4ecd410071c"/>
          <w:r>
            <w:t>Molofsky AB, van Gool F, Liang H-E, van Dyken SJ, Nussbaum JC, Lee J et al. Interleukin-33 and Interferon-γ Counter-Regulate Group 2 Innate Lymphoid Cell Activation during Immune Perturbation. Immunity 2015; 43(1):161–74.</w:t>
          </w:r>
        </w:p>
        <w:bookmarkEnd w:id="104"/>
        <w:p w14:paraId="10D965C7" w14:textId="77777777" w:rsidR="0087553E" w:rsidRDefault="0087553E" w:rsidP="0087553E">
          <w:pPr>
            <w:pStyle w:val="CitaviBibliographyEntry"/>
          </w:pPr>
          <w:r>
            <w:t xml:space="preserve">64. </w:t>
          </w:r>
          <w:bookmarkStart w:id="105" w:name="_CTVL0012971d82dc08048168df8e224d09fd60b"/>
          <w:r>
            <w:t>Brügger MD, Basler K. The diverse nature of intestinal fibroblasts in development, homeostasis, and disease. Trends Cell Biol 2023; 33(10):834–49.</w:t>
          </w:r>
        </w:p>
        <w:bookmarkEnd w:id="105"/>
        <w:p w14:paraId="4143D6BD" w14:textId="77777777" w:rsidR="0087553E" w:rsidRDefault="0087553E" w:rsidP="0087553E">
          <w:pPr>
            <w:pStyle w:val="CitaviBibliographyEntry"/>
          </w:pPr>
          <w:r>
            <w:t xml:space="preserve">65. </w:t>
          </w:r>
          <w:bookmarkStart w:id="106" w:name="_CTVL0013b9b70768d434617a2d57988ed6da09e"/>
          <w:r>
            <w:t>Gauthier V, Kyriazi M, Nefla M, Pucino V, Raza K, Buckley CD et al. Fibroblast heterogeneity: Keystone of tissue homeostasis and pathology in inflammation and ageing. Front Immunol 2023; 14:1137659.</w:t>
          </w:r>
        </w:p>
        <w:bookmarkEnd w:id="106"/>
        <w:p w14:paraId="3DBCD98A" w14:textId="77777777" w:rsidR="0087553E" w:rsidRDefault="0087553E" w:rsidP="0087553E">
          <w:pPr>
            <w:pStyle w:val="CitaviBibliographyEntry"/>
          </w:pPr>
          <w:r>
            <w:t xml:space="preserve">66. </w:t>
          </w:r>
          <w:bookmarkStart w:id="107" w:name="_CTVL0011c0a9f87617f4ff4a6d94e0a2660eebb"/>
          <w:r>
            <w:t>Luci C, Reynders A, Ivanov II, Cognet C, Chiche L, Chasson L et al. Influence of the transcription factor RORgammat on the development of NKp46+ cell populations in gut and skin. Nat Immunol 2009; 10(1):75–82.</w:t>
          </w:r>
        </w:p>
        <w:bookmarkEnd w:id="107"/>
        <w:p w14:paraId="177E1243" w14:textId="77777777" w:rsidR="0087553E" w:rsidRDefault="0087553E" w:rsidP="0087553E">
          <w:pPr>
            <w:pStyle w:val="CitaviBibliographyEntry"/>
          </w:pPr>
          <w:r>
            <w:t xml:space="preserve">67. </w:t>
          </w:r>
          <w:bookmarkStart w:id="108" w:name="_CTVL001ce0a3e5c95cb471ca34959fb24205818"/>
          <w:r>
            <w:t>Robinette ML, Fuchs A, Cortez VS, Lee JS, Wang Y, Durum SK et al. Transcriptional programs define molecular characteristics of innate lymphoid cell classes and subsets. Nat Immunol 2015; 16(3):306–17.</w:t>
          </w:r>
        </w:p>
        <w:bookmarkEnd w:id="108"/>
        <w:p w14:paraId="066A4F93" w14:textId="77777777" w:rsidR="0087553E" w:rsidRDefault="0087553E" w:rsidP="0087553E">
          <w:pPr>
            <w:pStyle w:val="CitaviBibliographyEntry"/>
          </w:pPr>
          <w:r>
            <w:t xml:space="preserve">68. </w:t>
          </w:r>
          <w:bookmarkStart w:id="109" w:name="_CTVL001493ae909232f4b93bdff78d2216b34cf"/>
          <w:r>
            <w:t>Meininger I, Carrasco A, Rao A, Soini T, Kokkinou E, Mjösberg J. Tissue-Specific Features of Innate Lymphoid Cells. Trends Immunol 2020; 41(10):902–17.</w:t>
          </w:r>
        </w:p>
        <w:bookmarkEnd w:id="109"/>
        <w:p w14:paraId="046E8A39" w14:textId="77777777" w:rsidR="0087553E" w:rsidRDefault="0087553E" w:rsidP="0087553E">
          <w:pPr>
            <w:pStyle w:val="CitaviBibliographyEntry"/>
          </w:pPr>
          <w:r>
            <w:t xml:space="preserve">69. </w:t>
          </w:r>
          <w:bookmarkStart w:id="110" w:name="_CTVL00166984e8355c34d0f9f2455e3f81d6076"/>
          <w:r>
            <w:t>Diefenbach A, Colonna M, Koyasu S. Development, differentiation, and diversity of innate lymphoid cells. Immunity 2014; 41(3):354–65.</w:t>
          </w:r>
        </w:p>
        <w:bookmarkEnd w:id="110"/>
        <w:p w14:paraId="7B9D1356" w14:textId="77777777" w:rsidR="0087553E" w:rsidRDefault="0087553E" w:rsidP="0087553E">
          <w:pPr>
            <w:pStyle w:val="CitaviBibliographyEntry"/>
          </w:pPr>
          <w:r>
            <w:t xml:space="preserve">70. </w:t>
          </w:r>
          <w:bookmarkStart w:id="111" w:name="_CTVL001296427cb1ab34d8abee26d11ca245082"/>
          <w:r>
            <w:t>Bernink JH, Krabbendam L, Germar K, Jong E de, Gronke K, Kofoed-Nielsen M et al. Interleukin-12 and -23 Control Plasticity of CD127(+) Group 1 and Group 3 Innate Lymphoid Cells in the Intestinal Lamina Propria. Immunity 2015; 43(1):146–60.</w:t>
          </w:r>
        </w:p>
        <w:bookmarkEnd w:id="111"/>
        <w:p w14:paraId="21C3607C" w14:textId="77777777" w:rsidR="0087553E" w:rsidRDefault="0087553E" w:rsidP="0087553E">
          <w:pPr>
            <w:pStyle w:val="CitaviBibliographyEntry"/>
          </w:pPr>
          <w:r>
            <w:t xml:space="preserve">71. </w:t>
          </w:r>
          <w:bookmarkStart w:id="112" w:name="_CTVL0019f92ce875bb342d68f5454ce02fe6c70"/>
          <w:r>
            <w:t>Klose CSN, Kiss EA, Schwierzeck V, Ebert K, Hoyler T, d'Hargues Y et al. A T-bet gradient controls the fate and function of CCR6-RORγt+ innate lymphoid cells. Nature 2013; 494(7436):261–5.</w:t>
          </w:r>
        </w:p>
        <w:bookmarkEnd w:id="112"/>
        <w:p w14:paraId="45784A40" w14:textId="77777777" w:rsidR="0087553E" w:rsidRDefault="0087553E" w:rsidP="0087553E">
          <w:pPr>
            <w:pStyle w:val="CitaviBibliographyEntry"/>
          </w:pPr>
          <w:r>
            <w:t xml:space="preserve">72. </w:t>
          </w:r>
          <w:bookmarkStart w:id="113" w:name="_CTVL0013ee988b324974c878c1b17fa420cf19b"/>
          <w:r>
            <w:t>Montgomery RK, Breault DT. Small intestinal stem cell markers. J Anat 2008; 213(1):52–8.</w:t>
          </w:r>
        </w:p>
        <w:bookmarkEnd w:id="113"/>
        <w:p w14:paraId="40DE0246" w14:textId="77777777" w:rsidR="0087553E" w:rsidRDefault="0087553E" w:rsidP="0087553E">
          <w:pPr>
            <w:pStyle w:val="CitaviBibliographyEntry"/>
          </w:pPr>
          <w:r>
            <w:t xml:space="preserve">73. </w:t>
          </w:r>
          <w:bookmarkStart w:id="114" w:name="_CTVL00123f1702b115945c28a0279e6d017cc78"/>
          <w:r>
            <w:t>Jowett GM, Norman MDA, Yu TTL, Rosell Arévalo P, Hoogland D, Lust ST et al. ILC1 drive intestinal epithelial and matrix remodelling. Nat Mater 2021; 20(2):250–9.</w:t>
          </w:r>
        </w:p>
        <w:bookmarkEnd w:id="114"/>
        <w:p w14:paraId="2F2E8352" w14:textId="77777777" w:rsidR="0087553E" w:rsidRDefault="0087553E" w:rsidP="0087553E">
          <w:pPr>
            <w:pStyle w:val="CitaviBibliographyEntry"/>
          </w:pPr>
          <w:r>
            <w:t xml:space="preserve">74. </w:t>
          </w:r>
          <w:bookmarkStart w:id="115" w:name="_CTVL001b04d567a82a24137a2eec546f3c21d91"/>
          <w:r>
            <w:t>Aparicio-Domingo P, Romera-Hernandez M, Karrich JJ, Cornelissen F, Papazian N, Lindenbergh-Kortleve DJ et al. Type 3 innate lymphoid cells maintain intestinal epithelial stem cells after tissue damage. J Exp Med 2015; 212(11):1783–91.</w:t>
          </w:r>
        </w:p>
        <w:bookmarkEnd w:id="115"/>
        <w:p w14:paraId="589C7053" w14:textId="77777777" w:rsidR="0087553E" w:rsidRDefault="0087553E" w:rsidP="0087553E">
          <w:pPr>
            <w:pStyle w:val="CitaviBibliographyEntry"/>
          </w:pPr>
          <w:r>
            <w:t xml:space="preserve">75. </w:t>
          </w:r>
          <w:bookmarkStart w:id="116" w:name="_CTVL00155cc320e48d04018898c1fe174344567"/>
          <w:r>
            <w:t>Gronke K, Hernández PP, Zimmermann J, Klose CSN, Kofoed-Branzk M, Guendel F et al. Interleukin-22 protects intestinal stem cells against genotoxic stress. Nature 2019; 566(7743):249–53.</w:t>
          </w:r>
        </w:p>
        <w:bookmarkEnd w:id="116"/>
        <w:p w14:paraId="079CAF04" w14:textId="77777777" w:rsidR="0087553E" w:rsidRDefault="0087553E" w:rsidP="0087553E">
          <w:pPr>
            <w:pStyle w:val="CitaviBibliographyEntry"/>
          </w:pPr>
          <w:r>
            <w:lastRenderedPageBreak/>
            <w:t xml:space="preserve">76. </w:t>
          </w:r>
          <w:bookmarkStart w:id="117" w:name="_CTVL001e89f9634079c4f48bb902ae0d881b846"/>
          <w:r>
            <w:t>Merritt CR, Ong GT, Church SE, Barker K, Danaher P, Geiss G et al. Multiplex digital spatial profiling of proteins and RNA in fixed tissue. Nat Biotechnol 2020; 38(5):586–99.</w:t>
          </w:r>
        </w:p>
        <w:bookmarkEnd w:id="117"/>
        <w:p w14:paraId="5C244A04" w14:textId="77777777" w:rsidR="0087553E" w:rsidRDefault="0087553E" w:rsidP="0087553E">
          <w:pPr>
            <w:pStyle w:val="CitaviBibliographyEntry"/>
          </w:pPr>
          <w:r>
            <w:t xml:space="preserve">77. </w:t>
          </w:r>
          <w:bookmarkStart w:id="118" w:name="_CTVL0010295631b06354460be62c23c505fafd6"/>
          <w:r>
            <w:t>Pascual-Reguant A, Kroh S, Hauser AE. Tissue niches and immunopathology through the lens of spatial tissue profiling techniques. Eur J Immunol 2024; 54(2):e2350484.</w:t>
          </w:r>
        </w:p>
        <w:bookmarkEnd w:id="118"/>
        <w:p w14:paraId="7AB6D7D5" w14:textId="77777777" w:rsidR="0087553E" w:rsidRDefault="0087553E" w:rsidP="0087553E">
          <w:pPr>
            <w:pStyle w:val="CitaviBibliographyEntry"/>
          </w:pPr>
          <w:r>
            <w:t xml:space="preserve">78. </w:t>
          </w:r>
          <w:bookmarkStart w:id="119" w:name="_CTVL00148dc22cdbe6a4c3d95fb82b49afdda1e"/>
          <w:r>
            <w:t>Greenwald NF, Miller G, Moen E, Kong A, Kagel A, Dougherty T et al. Whole-cell segmentation of tissue images with human-level performance using large-scale data annotation and deep learning. Nat Biotechnol 2022; 40(4):555–65.</w:t>
          </w:r>
        </w:p>
        <w:bookmarkEnd w:id="119"/>
        <w:p w14:paraId="2838C4CF" w14:textId="77777777" w:rsidR="0087553E" w:rsidRDefault="0087553E" w:rsidP="0087553E">
          <w:pPr>
            <w:pStyle w:val="CitaviBibliographyEntry"/>
          </w:pPr>
          <w:r>
            <w:t xml:space="preserve">79. </w:t>
          </w:r>
          <w:bookmarkStart w:id="120" w:name="_CTVL0014777cf1ef9b54169a79f1695201ac9dd"/>
          <w:r>
            <w:t>Stringer C, Wang T, Michaelos M, Pachitariu M. Cellpose: a generalist algorithm for cellular segmentation. Nat Methods 2021; 18(1):100–6.</w:t>
          </w:r>
        </w:p>
        <w:bookmarkEnd w:id="120"/>
        <w:p w14:paraId="49C09FAA" w14:textId="77777777" w:rsidR="0087553E" w:rsidRDefault="0087553E" w:rsidP="0087553E">
          <w:pPr>
            <w:pStyle w:val="CitaviBibliographyEntry"/>
          </w:pPr>
          <w:r>
            <w:t xml:space="preserve">80. </w:t>
          </w:r>
          <w:bookmarkStart w:id="121" w:name="_CTVL001607082fe4fc0404cb3d480fa9b64fbab"/>
          <w:r>
            <w:t>Pachitariu M, Stringer C. Cellpose 2.0: how to train your own model. Nat Methods 2022; 19(12):1634–41.</w:t>
          </w:r>
        </w:p>
        <w:bookmarkEnd w:id="121"/>
        <w:p w14:paraId="38CA5BBC" w14:textId="77777777" w:rsidR="0087553E" w:rsidRDefault="0087553E" w:rsidP="0087553E">
          <w:pPr>
            <w:pStyle w:val="CitaviBibliographyEntry"/>
          </w:pPr>
          <w:r>
            <w:t xml:space="preserve">81. </w:t>
          </w:r>
          <w:bookmarkStart w:id="122" w:name="_CTVL0019bac221d09f343de9429b149f82558f0"/>
          <w:r>
            <w:t>Stringer C, Pachitariu M. Cellpose3: one-click image restoration for improved cellular segmentation. Nat Methods 2025; 22(3):592–9.</w:t>
          </w:r>
        </w:p>
        <w:bookmarkEnd w:id="122"/>
        <w:p w14:paraId="063D018A" w14:textId="77777777" w:rsidR="0087553E" w:rsidRDefault="0087553E" w:rsidP="0087553E">
          <w:pPr>
            <w:pStyle w:val="CitaviBibliographyEntry"/>
          </w:pPr>
          <w:r>
            <w:t xml:space="preserve">82. </w:t>
          </w:r>
          <w:bookmarkStart w:id="123" w:name="_CTVL001f4a252ecfb0d4ab9be9fa2cd3a27494e"/>
          <w:r>
            <w:t>Biswas L, Chen J, Angelis J de, Singh A, Owen-Woods C, Ding Z et al. Lymphatic vessels in bone support regeneration after injury. Cell 2023; 186(2):382-397.e24.</w:t>
          </w:r>
        </w:p>
        <w:bookmarkEnd w:id="123"/>
        <w:p w14:paraId="6FFF6520" w14:textId="77777777" w:rsidR="0087553E" w:rsidRDefault="0087553E" w:rsidP="0087553E">
          <w:pPr>
            <w:pStyle w:val="CitaviBibliographyEntry"/>
          </w:pPr>
          <w:r>
            <w:t xml:space="preserve">83. </w:t>
          </w:r>
          <w:bookmarkStart w:id="124" w:name="_CTVL001f993a9ed22a740a3933d03f815ef9046"/>
          <w:r>
            <w:t>Grüneboom A, Hawwari I, Weidner D, Culemann S, Müller S, Henneberg S et al. A network of trans-cortical capillaries as mainstay for blood circulation in long bones. Nat Metab 2019; 1(2):236–50.</w:t>
          </w:r>
        </w:p>
        <w:bookmarkEnd w:id="124"/>
        <w:p w14:paraId="2585EFED" w14:textId="77777777" w:rsidR="0087553E" w:rsidRDefault="0087553E" w:rsidP="0087553E">
          <w:pPr>
            <w:pStyle w:val="CitaviBibliographyEntry"/>
          </w:pPr>
          <w:r>
            <w:t xml:space="preserve">84. </w:t>
          </w:r>
          <w:bookmarkStart w:id="125" w:name="_CTVL0011868f449547049dd8c38b76549fa1ff2"/>
          <w:r>
            <w:t>Mertens TF, Liebheit AT, Ehl J, Köhler R, Rakhymzhan A, Woehler A et al. MarShie: a clearing protocol for 3D analysis of single cells throughout the bone marrow at subcellular resolution. Nat Commun 2024; 15(1):1764.</w:t>
          </w:r>
        </w:p>
        <w:bookmarkEnd w:id="125"/>
        <w:p w14:paraId="6BCB17F1" w14:textId="77777777" w:rsidR="0087553E" w:rsidRDefault="0087553E" w:rsidP="0087553E">
          <w:pPr>
            <w:pStyle w:val="CitaviBibliographyEntry"/>
          </w:pPr>
          <w:r>
            <w:t xml:space="preserve">85. </w:t>
          </w:r>
          <w:bookmarkStart w:id="126" w:name="_CTVL00198dc48d2ff6942f1baa190e1a02f10b6"/>
          <w:r>
            <w:t>van Doorninck JH, van der Wees J, Karis A, Goedknegt E, Engel JD, Coesmans M et al. GATA-3 is involved in the development of serotonergic neurons in the caudal raphe nuclei. J Neurosci 1999; 19(12):RC12.</w:t>
          </w:r>
        </w:p>
        <w:bookmarkEnd w:id="126"/>
        <w:p w14:paraId="3C486B6F" w14:textId="77777777" w:rsidR="0087553E" w:rsidRDefault="0087553E" w:rsidP="0087553E">
          <w:pPr>
            <w:pStyle w:val="CitaviBibliographyEntry"/>
          </w:pPr>
          <w:r>
            <w:t xml:space="preserve">86. </w:t>
          </w:r>
          <w:bookmarkStart w:id="127" w:name="_CTVL001daf52319b54440648f1ef6125706247b"/>
          <w:r>
            <w:t>Moolenbeek C, Ruitenberg EJ. The "Swiss roll": a simple technique for histological studies of the rodent intestine. Lab Anim 1981; 15(1):57–9.</w:t>
          </w:r>
        </w:p>
        <w:bookmarkEnd w:id="127"/>
        <w:p w14:paraId="26313F4F" w14:textId="77777777" w:rsidR="0087553E" w:rsidRDefault="0087553E" w:rsidP="0087553E">
          <w:pPr>
            <w:pStyle w:val="CitaviBibliographyEntry"/>
          </w:pPr>
          <w:r>
            <w:t xml:space="preserve">87. </w:t>
          </w:r>
          <w:bookmarkStart w:id="128" w:name="_CTVL001623604f49f2a402f918c1e8e52bdb740"/>
          <w:r>
            <w:t>Schindelin J, Arganda-Carreras I, Frise E, Kaynig V, Longair M, Pietzsch T et al. Fiji: an open-source platform for biological-image analysis. Nat Methods 2012; 9(7):676–82.</w:t>
          </w:r>
        </w:p>
        <w:bookmarkEnd w:id="128"/>
        <w:p w14:paraId="4F1221E8" w14:textId="77777777" w:rsidR="0087553E" w:rsidRDefault="0087553E" w:rsidP="0087553E">
          <w:pPr>
            <w:pStyle w:val="CitaviBibliographyEntry"/>
          </w:pPr>
          <w:r>
            <w:t xml:space="preserve">88. </w:t>
          </w:r>
          <w:bookmarkStart w:id="129" w:name="_CTVL0017342c62e736746ce85c27e98ab12c75d"/>
          <w:r>
            <w:t>Schindelin J, Rueden CT, Hiner MC, Eliceiri KW. The ImageJ ecosystem: An open platform for biomedical image analysis. Mol Reprod Dev 2015; 82(7-8):518–29.</w:t>
          </w:r>
        </w:p>
        <w:bookmarkEnd w:id="129"/>
        <w:p w14:paraId="50154949" w14:textId="77777777" w:rsidR="0087553E" w:rsidRDefault="0087553E" w:rsidP="0087553E">
          <w:pPr>
            <w:pStyle w:val="CitaviBibliographyEntry"/>
          </w:pPr>
          <w:r>
            <w:t xml:space="preserve">89. </w:t>
          </w:r>
          <w:bookmarkStart w:id="130" w:name="_CTVL0011d9301acf37942b6899024d072b5a939"/>
          <w:r>
            <w:t>Holzwarth K, Köhler R, Philipsen L, Tokoyoda K, Ladyhina V, Wählby C et al. Multiplexed fluorescence microscopy reveals heterogeneity among stromal cells in mouse bone marrow sections. Cytometry A 2018; 93(9):876–88.</w:t>
          </w:r>
        </w:p>
        <w:bookmarkEnd w:id="130"/>
        <w:p w14:paraId="3B0CD423" w14:textId="77777777" w:rsidR="0087553E" w:rsidRDefault="0087553E" w:rsidP="0087553E">
          <w:pPr>
            <w:pStyle w:val="CitaviBibliographyEntry"/>
          </w:pPr>
          <w:r>
            <w:t xml:space="preserve">90. </w:t>
          </w:r>
          <w:bookmarkStart w:id="131" w:name="_CTVL00181e246ad18724563bda225bea28d0688"/>
          <w:r>
            <w:t>Berg S, Kutra D, Kroeger T, Straehle CN, Kausler BX, Haubold C et al. ilastik: interactive machine learning for (bio)image analysis. Nat Methods 2019; 16(12):1226–32.</w:t>
          </w:r>
        </w:p>
        <w:bookmarkEnd w:id="131"/>
        <w:p w14:paraId="6592FB7D" w14:textId="77777777" w:rsidR="0087553E" w:rsidRDefault="0087553E" w:rsidP="0087553E">
          <w:pPr>
            <w:pStyle w:val="CitaviBibliographyEntry"/>
          </w:pPr>
          <w:r>
            <w:t xml:space="preserve">91. </w:t>
          </w:r>
          <w:bookmarkStart w:id="132" w:name="_CTVL001df50c028a56a430a9023080dd9faf58b"/>
          <w:r>
            <w:t>Stirling DR, Swain-Bowden MJ, Lucas AM, Carpenter AE, Cimini BA, Goodman A. CellProfiler 4: improvements in speed, utility and usability. BMC Bioinformatics 2021; 22(1):433.</w:t>
          </w:r>
        </w:p>
        <w:bookmarkEnd w:id="132"/>
        <w:p w14:paraId="3C6B51F1" w14:textId="77777777" w:rsidR="0087553E" w:rsidRDefault="0087553E" w:rsidP="0087553E">
          <w:pPr>
            <w:pStyle w:val="CitaviBibliographyEntry"/>
          </w:pPr>
          <w:r>
            <w:t xml:space="preserve">92. </w:t>
          </w:r>
          <w:bookmarkStart w:id="133" w:name="_CTVL0015db90a2ebcf645a587fc7f32332a7795"/>
          <w:r>
            <w:t>R: A language and environment; 2020. Available from: URL: https://www.R-project.org/.</w:t>
          </w:r>
        </w:p>
        <w:bookmarkEnd w:id="133"/>
        <w:p w14:paraId="476DF266" w14:textId="77777777" w:rsidR="0087553E" w:rsidRDefault="0087553E" w:rsidP="0087553E">
          <w:pPr>
            <w:pStyle w:val="CitaviBibliographyEntry"/>
          </w:pPr>
          <w:r>
            <w:lastRenderedPageBreak/>
            <w:t xml:space="preserve">93. </w:t>
          </w:r>
          <w:bookmarkStart w:id="134" w:name="_CTVL001c14bb664fae643a4b9865afa5a1e7d5d"/>
          <w:r>
            <w:t>Yang T, Ozcoban V, Pasam A, Kocovski N, Pizzolla A, Huang Y-K et al. SPIAT: An R package for the Spatial Image Analysis of Cells in Tissues; 2020.</w:t>
          </w:r>
        </w:p>
        <w:bookmarkEnd w:id="134"/>
        <w:p w14:paraId="063B1403" w14:textId="77777777" w:rsidR="0087553E" w:rsidRDefault="0087553E" w:rsidP="0087553E">
          <w:pPr>
            <w:pStyle w:val="CitaviBibliographyEntry"/>
          </w:pPr>
          <w:r>
            <w:t xml:space="preserve">94. </w:t>
          </w:r>
          <w:bookmarkStart w:id="135" w:name="_CTVL0012143a882b10646f29ed12c40f1f32541"/>
          <w:r>
            <w:t>Dries R, Zhu Q, Dong R, Eng C-HL, Li H, Liu K et al. Giotto: a toolbox for integrative analysis and visualization of spatial expression data. Genome Biol 2021; 22(1):78.</w:t>
          </w:r>
        </w:p>
        <w:bookmarkEnd w:id="135"/>
        <w:p w14:paraId="46D6BA9E" w14:textId="66F9A62A" w:rsidR="006A2870" w:rsidRDefault="0087553E" w:rsidP="0087553E">
          <w:pPr>
            <w:pStyle w:val="CitaviBibliographyEntry"/>
          </w:pPr>
          <w:r>
            <w:t xml:space="preserve">95. </w:t>
          </w:r>
          <w:bookmarkStart w:id="136" w:name="_CTVL001d13113d8bf6349e5a7ea08a8e0507893"/>
          <w:r>
            <w:t>Manukyan A, Bahry E, Wyler E, Becher E, Pascual-Reguant A, Plumbom I et al. VoltRon: A Spatial Omics Analysis Platform for Multi-Resolution and Multi-omics Integration using Image Registration; 2023</w:t>
          </w:r>
          <w:bookmarkEnd w:id="136"/>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3"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4" w:author="Kroh, Sandy" w:date="2025-07-09T19:16:00Z" w:initials="SK">
    <w:p w14:paraId="2D567E6B" w14:textId="77777777" w:rsidR="00C716F0" w:rsidRDefault="00C716F0" w:rsidP="00C716F0">
      <w:pPr>
        <w:pStyle w:val="Kommentartext"/>
      </w:pPr>
      <w:r>
        <w:rPr>
          <w:rStyle w:val="Kommentarzeichen"/>
        </w:rPr>
        <w:annotationRef/>
      </w:r>
      <w:r>
        <w:rPr>
          <w:highlight w:val="yellow"/>
        </w:rPr>
        <w:t>Šestan et al.</w:t>
      </w:r>
      <w:r>
        <w:rPr>
          <w:highlight w:val="yellow"/>
        </w:rPr>
        <w:br/>
      </w:r>
      <w:r>
        <w:rPr>
          <w:b/>
          <w:bCs/>
          <w:color w:val="1A1A1A"/>
          <w:highlight w:val="white"/>
        </w:rPr>
        <w:t>Neuronal-ILC2 interactions regulate pancreatic glucagon and glucose homeostasis</w:t>
      </w:r>
    </w:p>
  </w:comment>
  <w:comment w:id="5" w:author="Kroh, Sandy" w:date="2025-07-09T15:37:00Z" w:initials="SK">
    <w:p w14:paraId="497D9645" w14:textId="04BE530D" w:rsidR="005A0E6A" w:rsidRDefault="005A0E6A" w:rsidP="005A0E6A">
      <w:pPr>
        <w:pStyle w:val="Kommentartext"/>
      </w:pPr>
      <w:r>
        <w:rPr>
          <w:rStyle w:val="Kommentarzeichen"/>
        </w:rPr>
        <w:annotationRef/>
      </w:r>
      <w:r>
        <w:rPr>
          <w:highlight w:val="yellow"/>
        </w:rPr>
        <w:t xml:space="preserve">Krzywinska et al., doi: 10.1084/jem.20210909: </w:t>
      </w:r>
      <w:r>
        <w:rPr>
          <w:color w:val="1A1A1A"/>
          <w:highlight w:val="white"/>
        </w:rPr>
        <w:t>Mice lacking the HIF-1</w:t>
      </w:r>
      <w:r>
        <w:rPr>
          <w:color w:val="1A1A1A"/>
          <w:highlight w:val="white"/>
          <w:lang w:val="el-GR"/>
        </w:rPr>
        <w:t>α isoform in NKp46</w:t>
      </w:r>
      <w:r>
        <w:rPr>
          <w:color w:val="1A1A1A"/>
          <w:highlight w:val="white"/>
          <w:vertAlign w:val="superscript"/>
          <w:lang w:val="el-GR"/>
        </w:rPr>
        <w:t>+</w:t>
      </w:r>
      <w:r>
        <w:rPr>
          <w:color w:val="1A1A1A"/>
          <w:highlight w:val="white"/>
        </w:rPr>
        <w:t> </w:t>
      </w:r>
      <w:r>
        <w:rPr>
          <w:color w:val="1A1A1A"/>
          <w:highlight w:val="white"/>
          <w:lang w:val="el-GR"/>
        </w:rPr>
        <w:t>ILCs show a decrease in IFN-γ–expressing, T-be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1s and a concomitant increase in IL-22–expressing, RORγ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3s in the gut mucosa. Single-cell RNA sequencing revealed HIF-1α as a driver of ILC phenotypes, where HIF-1α promotes the ILC1 phenotype by direct up-regulation of T-bet. Loss of HIF-1α in NKp46</w:t>
      </w:r>
      <w:r>
        <w:rPr>
          <w:color w:val="1A1A1A"/>
          <w:highlight w:val="white"/>
          <w:vertAlign w:val="superscript"/>
          <w:lang w:val="el-GR"/>
        </w:rPr>
        <w:t>+</w:t>
      </w:r>
      <w:r>
        <w:rPr>
          <w:color w:val="1A1A1A"/>
          <w:highlight w:val="white"/>
        </w:rPr>
        <w:t> </w:t>
      </w:r>
      <w:r>
        <w:rPr>
          <w:color w:val="1A1A1A"/>
          <w:highlight w:val="white"/>
          <w:lang w:val="el-GR"/>
        </w:rPr>
        <w:t>cells prevents ILC3-to-ILC1 conversion, increases the expression of IL-22–inducible genes, and confers protection against intestinal damage.</w:t>
      </w:r>
      <w:r>
        <w:rPr>
          <w:lang w:val="el-GR"/>
        </w:rPr>
        <w:t xml:space="preserve"> </w:t>
      </w:r>
    </w:p>
  </w:comment>
  <w:comment w:id="6"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8" w:author="Hauser-Hankeln, Anja" w:date="2025-07-01T20:34:00Z" w:initials="HHA">
    <w:p w14:paraId="5B3D2FAB" w14:textId="77777777" w:rsidR="00187162" w:rsidRDefault="00187162" w:rsidP="00187162">
      <w:r>
        <w:rPr>
          <w:rStyle w:val="Kommentarzeichen"/>
        </w:rPr>
        <w:annotationRef/>
      </w:r>
      <w:r>
        <w:rPr>
          <w:color w:val="000000"/>
          <w:sz w:val="20"/>
          <w:szCs w:val="20"/>
        </w:rPr>
        <w:t>Stromal defines endothelial cells as well as fibroblasts? Discuss</w:t>
      </w:r>
    </w:p>
  </w:comment>
  <w:comment w:id="9" w:author="Kroh, Sandy" w:date="2025-06-17T14:35:00Z" w:initials="SK">
    <w:p w14:paraId="47BD91AF" w14:textId="77777777" w:rsidR="009C51EF" w:rsidRDefault="00DF209F" w:rsidP="009C51EF">
      <w:pPr>
        <w:pStyle w:val="Kommentartext"/>
      </w:pPr>
      <w:r>
        <w:rPr>
          <w:rStyle w:val="Kommentarzeichen"/>
        </w:rPr>
        <w:annotationRef/>
      </w:r>
      <w:r w:rsidR="009C51EF">
        <w:t>„</w:t>
      </w:r>
      <w:r w:rsidR="009C51EF">
        <w:rPr>
          <w:b/>
          <w:bCs/>
        </w:rPr>
        <w:t>Lung had diffuse CD138 immunostaining of airway surface epithelium and alveolar type 2 and 1 epithelial cells</w:t>
      </w:r>
    </w:p>
    <w:p w14:paraId="4E8AC67B" w14:textId="77777777" w:rsidR="009C51EF" w:rsidRDefault="009C51EF" w:rsidP="009C51EF">
      <w:pPr>
        <w:pStyle w:val="Kommentartext"/>
      </w:pPr>
      <w:r>
        <w:t>“</w:t>
      </w:r>
    </w:p>
    <w:p w14:paraId="664F7B35" w14:textId="77777777" w:rsidR="009C51EF" w:rsidRDefault="009C51EF" w:rsidP="009C51E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10" w:author="Hauser-Hankeln, Anja" w:date="2025-07-01T20:43:00Z" w:initials="HHA">
    <w:p w14:paraId="4567E434" w14:textId="7631633E" w:rsidR="00B06C33" w:rsidRDefault="00B06C33" w:rsidP="00B06C33">
      <w:r>
        <w:rPr>
          <w:rStyle w:val="Kommentarzeichen"/>
        </w:rPr>
        <w:annotationRef/>
      </w:r>
      <w:r>
        <w:rPr>
          <w:color w:val="000000"/>
          <w:sz w:val="20"/>
          <w:szCs w:val="20"/>
        </w:rPr>
        <w:t>Evtl Beispiel bringen wie die visuak inspection durchgeführt wurde zB localization of ToFs in nuclei?</w:t>
      </w:r>
    </w:p>
  </w:comment>
  <w:comment w:id="11" w:author="Hauser-Hankeln, Anja" w:date="2025-06-25T12:24:00Z" w:initials="HHA">
    <w:p w14:paraId="3E7FE9E7" w14:textId="74350734" w:rsidR="003D6F20" w:rsidRDefault="003D6F20" w:rsidP="003D6F20">
      <w:r>
        <w:rPr>
          <w:rStyle w:val="Kommentarzeichen"/>
        </w:rPr>
        <w:annotationRef/>
      </w:r>
      <w:r>
        <w:rPr>
          <w:color w:val="000000"/>
          <w:sz w:val="20"/>
          <w:szCs w:val="20"/>
        </w:rPr>
        <w:t>are you commenting on that in the discussion?</w:t>
      </w:r>
    </w:p>
  </w:comment>
  <w:comment w:id="12" w:author="Kroh, Sandy" w:date="2025-06-27T14:18:00Z" w:initials="SK">
    <w:p w14:paraId="0A4D4A62" w14:textId="77777777" w:rsidR="00551A6D" w:rsidRDefault="00551A6D" w:rsidP="00551A6D">
      <w:pPr>
        <w:pStyle w:val="Kommentartext"/>
      </w:pPr>
      <w:r>
        <w:rPr>
          <w:rStyle w:val="Kommentarzeichen"/>
        </w:rPr>
        <w:annotationRef/>
      </w:r>
      <w:r>
        <w:t>Not yet, but I marked it and will add it:)</w:t>
      </w:r>
    </w:p>
  </w:comment>
  <w:comment w:id="13"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4" w:author="Kroh, Sandy" w:date="2025-06-27T15:20:00Z" w:initials="SK">
    <w:p w14:paraId="07D672A7" w14:textId="77777777" w:rsidR="00D94746" w:rsidRDefault="00D94746" w:rsidP="00D94746">
      <w:pPr>
        <w:pStyle w:val="Kommentartext"/>
      </w:pPr>
      <w:r>
        <w:rPr>
          <w:rStyle w:val="Kommentarzeichen"/>
        </w:rPr>
        <w:annotationRef/>
      </w:r>
      <w:r>
        <w:t xml:space="preserve">I calculated the medians of the markers and compared them (they were not normal distributed so the mean should not be used). </w:t>
      </w:r>
    </w:p>
  </w:comment>
  <w:comment w:id="15" w:author="Hauser-Hankeln, Anja" w:date="2025-07-01T20:45:00Z" w:initials="HHA">
    <w:p w14:paraId="6BDEBC31" w14:textId="77777777" w:rsidR="00B93424" w:rsidRDefault="00B93424" w:rsidP="00B93424">
      <w:r>
        <w:rPr>
          <w:rStyle w:val="Kommentarzeichen"/>
        </w:rPr>
        <w:annotationRef/>
      </w:r>
      <w:r>
        <w:rPr>
          <w:color w:val="000000"/>
          <w:sz w:val="20"/>
          <w:szCs w:val="20"/>
        </w:rPr>
        <w:t>Discussion?</w:t>
      </w:r>
    </w:p>
  </w:comment>
  <w:comment w:id="16" w:author="Kroh, Sandy" w:date="2025-07-09T16:29:00Z" w:initials="SK">
    <w:p w14:paraId="1AED1D5B" w14:textId="77777777" w:rsidR="009C51EF" w:rsidRDefault="001D4D8C" w:rsidP="009C51EF">
      <w:pPr>
        <w:pStyle w:val="Kommentartext"/>
      </w:pPr>
      <w:r>
        <w:rPr>
          <w:rStyle w:val="Kommentarzeichen"/>
        </w:rPr>
        <w:annotationRef/>
      </w:r>
      <w:r w:rsidR="009C51EF">
        <w:t xml:space="preserve">I could add a statement to the discussion part but I‘m just a bit concerned as the discussion part is already quite long if it would fit in? </w:t>
      </w:r>
    </w:p>
  </w:comment>
  <w:comment w:id="17" w:author="Hauser-Hankeln, Anja" w:date="2025-06-26T07:12:00Z" w:initials="HHA">
    <w:p w14:paraId="6D25B5A9" w14:textId="755089AD"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18" w:author="Kroh, Sandy" w:date="2025-06-27T10:49:00Z" w:initials="SK">
    <w:p w14:paraId="58935062" w14:textId="77777777" w:rsidR="00D21516" w:rsidRDefault="00D21516" w:rsidP="00D21516">
      <w:pPr>
        <w:pStyle w:val="Kommentartext"/>
      </w:pPr>
      <w:r>
        <w:rPr>
          <w:rStyle w:val="Kommentarzeichen"/>
        </w:rPr>
        <w:annotationRef/>
      </w:r>
      <w:r>
        <w:t xml:space="preserve">Added a sentence stating that 98.02% of ILC2s had a minimum distance to lymphatics higher than 5 µm. </w:t>
      </w:r>
    </w:p>
  </w:comment>
  <w:comment w:id="19" w:author="Hauser-Hankeln, Anja" w:date="2025-07-04T15:31:00Z" w:initials="HHA">
    <w:p w14:paraId="158C6287" w14:textId="77777777" w:rsidR="00594F05" w:rsidRDefault="00594F05" w:rsidP="00594F05">
      <w:r>
        <w:rPr>
          <w:rStyle w:val="Kommentarzeichen"/>
        </w:rPr>
        <w:annotationRef/>
      </w:r>
      <w:r>
        <w:rPr>
          <w:sz w:val="20"/>
          <w:szCs w:val="20"/>
        </w:rPr>
        <w:t>unclear</w:t>
      </w:r>
    </w:p>
  </w:comment>
  <w:comment w:id="20" w:author="Kroh, Sandy" w:date="2025-07-09T13:59:00Z" w:initials="SK">
    <w:p w14:paraId="7467B3A4" w14:textId="77777777" w:rsidR="00895E73" w:rsidRDefault="00895E73" w:rsidP="00895E73">
      <w:pPr>
        <w:pStyle w:val="Kommentartext"/>
      </w:pPr>
      <w:r>
        <w:rPr>
          <w:rStyle w:val="Kommentarzeichen"/>
        </w:rPr>
        <w:annotationRef/>
      </w:r>
      <w:r>
        <w:t xml:space="preserve">Added an explaining additional sentence </w:t>
      </w:r>
    </w:p>
  </w:comment>
  <w:comment w:id="21" w:author="Hauser-Hankeln, Anja" w:date="2025-07-04T15:33:00Z" w:initials="HHA">
    <w:p w14:paraId="3A127467" w14:textId="1AC107BE" w:rsidR="00594F05" w:rsidRDefault="00594F05" w:rsidP="00594F05">
      <w:r>
        <w:rPr>
          <w:rStyle w:val="Kommentarzeichen"/>
        </w:rPr>
        <w:annotationRef/>
      </w:r>
      <w:r>
        <w:rPr>
          <w:sz w:val="20"/>
          <w:szCs w:val="20"/>
        </w:rPr>
        <w:t>explain better</w:t>
      </w:r>
    </w:p>
  </w:comment>
  <w:comment w:id="22" w:author="Hauser-Hankeln, Anja" w:date="2025-07-04T15:33:00Z" w:initials="HHA">
    <w:p w14:paraId="3147D57C" w14:textId="77777777" w:rsidR="00594F05" w:rsidRDefault="00594F05" w:rsidP="00594F05">
      <w:r>
        <w:rPr>
          <w:rStyle w:val="Kommentarzeichen"/>
        </w:rPr>
        <w:annotationRef/>
      </w:r>
      <w:r>
        <w:rPr>
          <w:sz w:val="20"/>
          <w:szCs w:val="20"/>
        </w:rPr>
        <w:t>frequencies of myeloid cells?</w:t>
      </w:r>
    </w:p>
  </w:comment>
  <w:comment w:id="23" w:author="Hauser-Hankeln, Anja" w:date="2025-07-04T15:34:00Z" w:initials="HHA">
    <w:p w14:paraId="6348E8C7" w14:textId="77777777" w:rsidR="00594F05" w:rsidRDefault="00594F05" w:rsidP="00594F05">
      <w:r>
        <w:rPr>
          <w:rStyle w:val="Kommentarzeichen"/>
        </w:rPr>
        <w:annotationRef/>
      </w:r>
      <w:r>
        <w:rPr>
          <w:sz w:val="20"/>
          <w:szCs w:val="20"/>
        </w:rPr>
        <w:t>of all cell types? do we have numbers?</w:t>
      </w:r>
    </w:p>
  </w:comment>
  <w:comment w:id="24"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25" w:author="Kroh, Sandy" w:date="2025-05-30T13:37:00Z" w:initials="SK">
    <w:p w14:paraId="482033BC" w14:textId="75951063" w:rsidR="00843982" w:rsidRDefault="00843982" w:rsidP="00843982">
      <w:pPr>
        <w:pStyle w:val="Kommentartext"/>
      </w:pPr>
      <w:r>
        <w:rPr>
          <w:rStyle w:val="Kommentarzeichen"/>
        </w:rPr>
        <w:annotationRef/>
      </w:r>
      <w:r>
        <w:t>Maybe add supplementary figure with visual validation of ILC subtypes in SI</w:t>
      </w:r>
    </w:p>
  </w:comment>
  <w:comment w:id="26"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27"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28"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29" w:author="Kroh, Sandy" w:date="2025-07-09T14:22:00Z" w:initials="SK">
    <w:p w14:paraId="06D74750" w14:textId="77777777" w:rsidR="008C5970" w:rsidRDefault="008C5970" w:rsidP="008C5970">
      <w:pPr>
        <w:pStyle w:val="Kommentartext"/>
      </w:pPr>
      <w:r>
        <w:rPr>
          <w:rStyle w:val="Kommentarzeichen"/>
        </w:rPr>
        <w:annotationRef/>
      </w:r>
      <w:r>
        <w:t xml:space="preserve">Die Anzahl an Immunzellen, die pro FOV identifiziert wurde, ist gesunken, trotzdem ist die Proportion an Immunzellen gestiegen, weil wahrscheinlich andere Zellen (z.B. Epithelzellen) stärker gesunken sind, weil sie zerstört wurde. Deswegen sinkt die total number der Immunzellen, aber die Proportion/Frequency steigt. </w:t>
      </w:r>
    </w:p>
  </w:comment>
  <w:comment w:id="30" w:author="Hauser-Hankeln, Anja" w:date="2025-06-26T07:18:00Z" w:initials="HHA">
    <w:p w14:paraId="553FC1CD" w14:textId="2C9DF847" w:rsidR="00605FA4" w:rsidRDefault="00605FA4" w:rsidP="00605FA4">
      <w:r>
        <w:rPr>
          <w:rStyle w:val="Kommentarzeichen"/>
        </w:rPr>
        <w:annotationRef/>
      </w:r>
      <w:r>
        <w:rPr>
          <w:color w:val="000000"/>
          <w:sz w:val="20"/>
          <w:szCs w:val="20"/>
        </w:rPr>
        <w:t>Add concluding sentence</w:t>
      </w:r>
    </w:p>
  </w:comment>
  <w:comment w:id="31" w:author="Kroh, Sandy" w:date="2025-06-16T10:08:00Z" w:initials="SK">
    <w:p w14:paraId="42E75E6B" w14:textId="0D9D7D0A"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32"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33"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34"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35"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1" w:anchor="mmc1" w:history="1">
        <w:r w:rsidRPr="00E16888">
          <w:rPr>
            <w:rStyle w:val="Hyperlink"/>
          </w:rPr>
          <w:t>Figures S2</w:t>
        </w:r>
      </w:hyperlink>
      <w:r>
        <w:t>A and S2B). Skin ILC2s localized to epithelial areas in proximity to hair follicles (</w:t>
      </w:r>
      <w:hyperlink r:id="rId2" w:anchor="mmc1" w:history="1">
        <w:r w:rsidRPr="00E16888">
          <w:rPr>
            <w:rStyle w:val="Hyperlink"/>
          </w:rPr>
          <w:t>Figure S2</w:t>
        </w:r>
      </w:hyperlink>
      <w:r>
        <w:t>C). In SLOs (lymph nodes and Peyer’s patches), rare ILC2s localized to capsular, interfollicular, and medullary regions (</w:t>
      </w:r>
      <w:hyperlink r:id="rId3" w:anchor="mmc1" w:history="1">
        <w:r w:rsidRPr="00E16888">
          <w:rPr>
            <w:rStyle w:val="Hyperlink"/>
          </w:rPr>
          <w:t>Figures S2</w:t>
        </w:r>
      </w:hyperlink>
      <w:r>
        <w:t xml:space="preserve">D and S2E). </w:t>
      </w:r>
    </w:p>
  </w:comment>
  <w:comment w:id="36"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37" w:author="Kroh, Sandy" w:date="2025-07-09T19:33:00Z" w:initials="SK">
    <w:p w14:paraId="3C0F6172" w14:textId="77777777" w:rsidR="00173D77" w:rsidRDefault="00173D77" w:rsidP="00173D77">
      <w:pPr>
        <w:pStyle w:val="Kommentartext"/>
      </w:pPr>
      <w:r>
        <w:rPr>
          <w:rStyle w:val="Kommentarzeichen"/>
        </w:rPr>
        <w:annotationRef/>
      </w:r>
      <w:r>
        <w:t xml:space="preserve">Der Limitations part ist auf 200 Wörter begrenzt und wir haben bisher dort schon knapp 200. </w:t>
      </w:r>
    </w:p>
  </w:comment>
  <w:comment w:id="38" w:author="Kroh, Sandy" w:date="2025-06-17T10:53:00Z" w:initials="SK">
    <w:p w14:paraId="61FDBE3C" w14:textId="6C70E854"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39"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40" w:author="Hauser-Hankeln, Anja" w:date="2025-07-04T16:10:00Z" w:initials="HHA">
    <w:p w14:paraId="328468F7" w14:textId="77777777" w:rsidR="0087553E" w:rsidRDefault="0087553E" w:rsidP="0087553E">
      <w:r>
        <w:rPr>
          <w:rStyle w:val="Kommentarzeichen"/>
        </w:rPr>
        <w:annotationRef/>
      </w:r>
      <w:r>
        <w:rPr>
          <w:sz w:val="20"/>
          <w:szCs w:val="20"/>
        </w:rPr>
        <w:t>of ?</w:t>
      </w:r>
    </w:p>
  </w:comment>
  <w:comment w:id="41" w:author="Hauser-Hankeln, Anja" w:date="2025-07-04T16:11:00Z" w:initials="HHA">
    <w:p w14:paraId="1CBB9769" w14:textId="77777777" w:rsidR="0087553E" w:rsidRDefault="0087553E" w:rsidP="0087553E">
      <w:r>
        <w:rPr>
          <w:rStyle w:val="Kommentarzeichen"/>
        </w:rPr>
        <w:annotationRef/>
      </w:r>
      <w:r>
        <w:rPr>
          <w:sz w:val="20"/>
          <w:szCs w:val="20"/>
        </w:rPr>
        <w:t>vielleicht könnte man hier nich etwas über  die Bedeutung von 3D Analysen sagen, insbesondere bei seltenen Z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1"/>
  <w15:commentEx w15:paraId="383D01D9" w15:paraIdParent="46C85082" w15:done="1"/>
  <w15:commentEx w15:paraId="2D567E6B" w15:done="1"/>
  <w15:commentEx w15:paraId="497D9645" w15:done="1"/>
  <w15:commentEx w15:paraId="2A724CEB" w15:done="1"/>
  <w15:commentEx w15:paraId="5B3D2FAB" w15:done="0"/>
  <w15:commentEx w15:paraId="664F7B35" w15:done="1"/>
  <w15:commentEx w15:paraId="4567E434" w15:done="1"/>
  <w15:commentEx w15:paraId="3E7FE9E7" w15:done="1"/>
  <w15:commentEx w15:paraId="0A4D4A62" w15:paraIdParent="3E7FE9E7" w15:done="1"/>
  <w15:commentEx w15:paraId="25504A6C" w15:done="1"/>
  <w15:commentEx w15:paraId="07D672A7" w15:paraIdParent="25504A6C" w15:done="1"/>
  <w15:commentEx w15:paraId="6BDEBC31" w15:done="0"/>
  <w15:commentEx w15:paraId="1AED1D5B" w15:paraIdParent="6BDEBC31" w15:done="0"/>
  <w15:commentEx w15:paraId="6D25B5A9" w15:done="1"/>
  <w15:commentEx w15:paraId="58935062" w15:paraIdParent="6D25B5A9" w15:done="1"/>
  <w15:commentEx w15:paraId="158C6287" w15:done="1"/>
  <w15:commentEx w15:paraId="7467B3A4" w15:paraIdParent="158C6287" w15:done="1"/>
  <w15:commentEx w15:paraId="3A127467" w15:done="1"/>
  <w15:commentEx w15:paraId="3147D57C" w15:done="0"/>
  <w15:commentEx w15:paraId="6348E8C7" w15:done="1"/>
  <w15:commentEx w15:paraId="2195F0B0" w15:done="1"/>
  <w15:commentEx w15:paraId="482033BC" w15:done="1"/>
  <w15:commentEx w15:paraId="03707417" w15:paraIdParent="482033BC" w15:done="1"/>
  <w15:commentEx w15:paraId="12424799" w15:done="1"/>
  <w15:commentEx w15:paraId="6985AE80" w15:done="0"/>
  <w15:commentEx w15:paraId="06D74750" w15:paraIdParent="6985AE80" w15:done="0"/>
  <w15:commentEx w15:paraId="553FC1CD" w15:done="1"/>
  <w15:commentEx w15:paraId="42E75E6B" w15:done="1"/>
  <w15:commentEx w15:paraId="411E0A82" w15:done="1"/>
  <w15:commentEx w15:paraId="3885FCB0" w15:done="1"/>
  <w15:commentEx w15:paraId="6CEDD123" w15:done="1"/>
  <w15:commentEx w15:paraId="03683998" w15:done="1"/>
  <w15:commentEx w15:paraId="25C03748" w15:done="0"/>
  <w15:commentEx w15:paraId="3C0F6172" w15:paraIdParent="25C03748" w15:done="0"/>
  <w15:commentEx w15:paraId="61FDBE3C" w15:done="1"/>
  <w15:commentEx w15:paraId="53F8BA7A" w15:done="1"/>
  <w15:commentEx w15:paraId="328468F7" w15:done="1"/>
  <w15:commentEx w15:paraId="1CBB976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663DD4A0" w16cex:dateUtc="2025-07-09T17:16:00Z"/>
  <w16cex:commentExtensible w16cex:durableId="666EFC6C" w16cex:dateUtc="2025-07-09T13:37:00Z"/>
  <w16cex:commentExtensible w16cex:durableId="4E389DE6" w16cex:dateUtc="2025-06-16T08:58:00Z"/>
  <w16cex:commentExtensible w16cex:durableId="05BCE89F" w16cex:dateUtc="2025-07-01T18:34:00Z"/>
  <w16cex:commentExtensible w16cex:durableId="0C4573D2" w16cex:dateUtc="2025-06-17T12:35:00Z"/>
  <w16cex:commentExtensible w16cex:durableId="6F741444" w16cex:dateUtc="2025-07-01T18:43:00Z">
    <w16cex:extLst>
      <w16:ext w16:uri="{CE6994B0-6A32-4C9F-8C6B-6E91EDA988CE}">
        <cr:reactions xmlns:cr="http://schemas.microsoft.com/office/comments/2020/reactions">
          <cr:reaction reactionType="1">
            <cr:reactionInfo dateUtc="2025-07-09T10:11:23Z">
              <cr:user userId="S::sandy.kroh@charite.de::c1ce1c71-109c-4342-b7fc-693b91862882" userProvider="AD" userName="Kroh, Sandy"/>
            </cr:reactionInfo>
          </cr:reaction>
        </cr:reactions>
      </w16:ext>
    </w16cex:extLst>
  </w16cex:commentExtensible>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4D62E0E1" w16cex:dateUtc="2025-07-09T14:29:00Z"/>
  <w16cex:commentExtensible w16cex:durableId="1201FC07" w16cex:dateUtc="2025-06-26T05:12:00Z"/>
  <w16cex:commentExtensible w16cex:durableId="69127B08" w16cex:dateUtc="2025-06-27T08:49:00Z"/>
  <w16cex:commentExtensible w16cex:durableId="446ED63E" w16cex:dateUtc="2025-07-04T13:31:00Z"/>
  <w16cex:commentExtensible w16cex:durableId="4509C792" w16cex:dateUtc="2025-07-09T11:59:00Z"/>
  <w16cex:commentExtensible w16cex:durableId="42FFEBAC" w16cex:dateUtc="2025-07-04T13:33:00Z"/>
  <w16cex:commentExtensible w16cex:durableId="0B22510E" w16cex:dateUtc="2025-07-04T13:33:00Z"/>
  <w16cex:commentExtensible w16cex:durableId="300DEA4A" w16cex:dateUtc="2025-07-04T13:34:00Z"/>
  <w16cex:commentExtensible w16cex:durableId="095F5B04" w16cex:dateUtc="2025-06-26T05:14: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11C81D9C" w16cex:dateUtc="2025-07-09T12:22: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06771CBE" w16cex:dateUtc="2025-06-18T09:06:00Z"/>
  <w16cex:commentExtensible w16cex:durableId="0CB7BBD6" w16cex:dateUtc="2025-06-16T07:45:00Z"/>
  <w16cex:commentExtensible w16cex:durableId="43DA2209" w16cex:dateUtc="2025-07-04T14:09:00Z"/>
  <w16cex:commentExtensible w16cex:durableId="109CB477" w16cex:dateUtc="2025-07-09T17:33:00Z"/>
  <w16cex:commentExtensible w16cex:durableId="59BBAB90" w16cex:dateUtc="2025-06-17T08:53:00Z"/>
  <w16cex:commentExtensible w16cex:durableId="1D578E82" w16cex:dateUtc="2025-07-04T14:13:00Z"/>
  <w16cex:commentExtensible w16cex:durableId="6C8B540A" w16cex:dateUtc="2025-07-04T14:10:00Z"/>
  <w16cex:commentExtensible w16cex:durableId="41CD9442" w16cex:dateUtc="2025-07-04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2D567E6B" w16cid:durableId="663DD4A0"/>
  <w16cid:commentId w16cid:paraId="497D9645" w16cid:durableId="666EFC6C"/>
  <w16cid:commentId w16cid:paraId="2A724CEB" w16cid:durableId="4E389DE6"/>
  <w16cid:commentId w16cid:paraId="5B3D2FAB" w16cid:durableId="05BCE89F"/>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1AED1D5B" w16cid:durableId="4D62E0E1"/>
  <w16cid:commentId w16cid:paraId="6D25B5A9" w16cid:durableId="1201FC07"/>
  <w16cid:commentId w16cid:paraId="58935062" w16cid:durableId="69127B08"/>
  <w16cid:commentId w16cid:paraId="158C6287" w16cid:durableId="446ED63E"/>
  <w16cid:commentId w16cid:paraId="7467B3A4" w16cid:durableId="4509C792"/>
  <w16cid:commentId w16cid:paraId="3A127467" w16cid:durableId="42FFEBAC"/>
  <w16cid:commentId w16cid:paraId="3147D57C" w16cid:durableId="0B22510E"/>
  <w16cid:commentId w16cid:paraId="6348E8C7" w16cid:durableId="300DEA4A"/>
  <w16cid:commentId w16cid:paraId="2195F0B0" w16cid:durableId="095F5B04"/>
  <w16cid:commentId w16cid:paraId="482033BC" w16cid:durableId="2D7F68E9"/>
  <w16cid:commentId w16cid:paraId="03707417" w16cid:durableId="265F6402"/>
  <w16cid:commentId w16cid:paraId="12424799" w16cid:durableId="75AFD4D5"/>
  <w16cid:commentId w16cid:paraId="6985AE80" w16cid:durableId="7DF35006"/>
  <w16cid:commentId w16cid:paraId="06D74750" w16cid:durableId="11C81D9C"/>
  <w16cid:commentId w16cid:paraId="553FC1CD" w16cid:durableId="30F98559"/>
  <w16cid:commentId w16cid:paraId="42E75E6B" w16cid:durableId="118B73E4"/>
  <w16cid:commentId w16cid:paraId="411E0A82" w16cid:durableId="1F412BD9"/>
  <w16cid:commentId w16cid:paraId="3885FCB0" w16cid:durableId="2BEAD0E3"/>
  <w16cid:commentId w16cid:paraId="6CEDD123" w16cid:durableId="06771CBE"/>
  <w16cid:commentId w16cid:paraId="03683998" w16cid:durableId="0CB7BBD6"/>
  <w16cid:commentId w16cid:paraId="25C03748" w16cid:durableId="43DA2209"/>
  <w16cid:commentId w16cid:paraId="3C0F6172" w16cid:durableId="109CB477"/>
  <w16cid:commentId w16cid:paraId="61FDBE3C" w16cid:durableId="59BBAB90"/>
  <w16cid:commentId w16cid:paraId="53F8BA7A" w16cid:durableId="1D578E82"/>
  <w16cid:commentId w16cid:paraId="328468F7" w16cid:durableId="6C8B540A"/>
  <w16cid:commentId w16cid:paraId="1CBB9769" w16cid:durableId="41CD94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963E54" w14:textId="77777777" w:rsidR="000F74BF" w:rsidRDefault="000F74BF" w:rsidP="00E521BA">
      <w:pPr>
        <w:spacing w:after="0" w:line="240" w:lineRule="auto"/>
      </w:pPr>
      <w:r>
        <w:separator/>
      </w:r>
    </w:p>
  </w:endnote>
  <w:endnote w:type="continuationSeparator" w:id="0">
    <w:p w14:paraId="334797A5" w14:textId="77777777" w:rsidR="000F74BF" w:rsidRDefault="000F74BF" w:rsidP="00E521BA">
      <w:pPr>
        <w:spacing w:after="0" w:line="240" w:lineRule="auto"/>
      </w:pPr>
      <w:r>
        <w:continuationSeparator/>
      </w:r>
    </w:p>
  </w:endnote>
  <w:endnote w:type="continuationNotice" w:id="1">
    <w:p w14:paraId="52BB3BAC" w14:textId="77777777" w:rsidR="000F74BF" w:rsidRDefault="000F74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12066" w14:textId="77777777" w:rsidR="000F74BF" w:rsidRDefault="000F74BF" w:rsidP="00E521BA">
      <w:pPr>
        <w:spacing w:after="0" w:line="240" w:lineRule="auto"/>
      </w:pPr>
      <w:r>
        <w:separator/>
      </w:r>
    </w:p>
  </w:footnote>
  <w:footnote w:type="continuationSeparator" w:id="0">
    <w:p w14:paraId="4D1E42A0" w14:textId="77777777" w:rsidR="000F74BF" w:rsidRDefault="000F74BF" w:rsidP="00E521BA">
      <w:pPr>
        <w:spacing w:after="0" w:line="240" w:lineRule="auto"/>
      </w:pPr>
      <w:r>
        <w:continuationSeparator/>
      </w:r>
    </w:p>
  </w:footnote>
  <w:footnote w:type="continuationNotice" w:id="1">
    <w:p w14:paraId="126B76DE" w14:textId="77777777" w:rsidR="000F74BF" w:rsidRDefault="000F74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4"/>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FA6"/>
    <w:rsid w:val="000145D7"/>
    <w:rsid w:val="00014BAB"/>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350"/>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55DD"/>
    <w:rsid w:val="000B75DE"/>
    <w:rsid w:val="000B7608"/>
    <w:rsid w:val="000C0A60"/>
    <w:rsid w:val="000C0F19"/>
    <w:rsid w:val="000C153A"/>
    <w:rsid w:val="000C1AB7"/>
    <w:rsid w:val="000C1CF5"/>
    <w:rsid w:val="000C23E6"/>
    <w:rsid w:val="000C3203"/>
    <w:rsid w:val="000C3F82"/>
    <w:rsid w:val="000C42F2"/>
    <w:rsid w:val="000C607E"/>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4BF"/>
    <w:rsid w:val="000F7567"/>
    <w:rsid w:val="00100CB3"/>
    <w:rsid w:val="00101079"/>
    <w:rsid w:val="00102483"/>
    <w:rsid w:val="001025AE"/>
    <w:rsid w:val="00103723"/>
    <w:rsid w:val="00103A4A"/>
    <w:rsid w:val="0010493D"/>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0921"/>
    <w:rsid w:val="00171ACD"/>
    <w:rsid w:val="001738B5"/>
    <w:rsid w:val="00173D77"/>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C7A4B"/>
    <w:rsid w:val="001D4585"/>
    <w:rsid w:val="001D49AF"/>
    <w:rsid w:val="001D4A17"/>
    <w:rsid w:val="001D4D8C"/>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3EBA"/>
    <w:rsid w:val="00204710"/>
    <w:rsid w:val="00204EB8"/>
    <w:rsid w:val="0020610C"/>
    <w:rsid w:val="00211553"/>
    <w:rsid w:val="00211933"/>
    <w:rsid w:val="00211A92"/>
    <w:rsid w:val="00211FAC"/>
    <w:rsid w:val="00212CC6"/>
    <w:rsid w:val="00213E5B"/>
    <w:rsid w:val="0021422C"/>
    <w:rsid w:val="00214942"/>
    <w:rsid w:val="0021678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B8"/>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67C"/>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0FC"/>
    <w:rsid w:val="0034241C"/>
    <w:rsid w:val="0034254E"/>
    <w:rsid w:val="00342EBC"/>
    <w:rsid w:val="00343544"/>
    <w:rsid w:val="00347DB6"/>
    <w:rsid w:val="00350223"/>
    <w:rsid w:val="00350B38"/>
    <w:rsid w:val="00351C44"/>
    <w:rsid w:val="0035374C"/>
    <w:rsid w:val="00355127"/>
    <w:rsid w:val="0035778F"/>
    <w:rsid w:val="0036005C"/>
    <w:rsid w:val="00360659"/>
    <w:rsid w:val="00360F6E"/>
    <w:rsid w:val="0036111A"/>
    <w:rsid w:val="00362172"/>
    <w:rsid w:val="003626F3"/>
    <w:rsid w:val="0036367F"/>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D10"/>
    <w:rsid w:val="003B4EE9"/>
    <w:rsid w:val="003B5153"/>
    <w:rsid w:val="003B5758"/>
    <w:rsid w:val="003B7B5D"/>
    <w:rsid w:val="003C2227"/>
    <w:rsid w:val="003C28CF"/>
    <w:rsid w:val="003C53E0"/>
    <w:rsid w:val="003C7190"/>
    <w:rsid w:val="003D1E32"/>
    <w:rsid w:val="003D28E7"/>
    <w:rsid w:val="003D4C55"/>
    <w:rsid w:val="003D4E49"/>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4D5"/>
    <w:rsid w:val="00455C52"/>
    <w:rsid w:val="00456265"/>
    <w:rsid w:val="004579B2"/>
    <w:rsid w:val="00460804"/>
    <w:rsid w:val="00460836"/>
    <w:rsid w:val="00461C21"/>
    <w:rsid w:val="00463A75"/>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962"/>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6F34"/>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0006"/>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6F8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6E57"/>
    <w:rsid w:val="00577C83"/>
    <w:rsid w:val="00577F0A"/>
    <w:rsid w:val="00580120"/>
    <w:rsid w:val="00580BD2"/>
    <w:rsid w:val="00581448"/>
    <w:rsid w:val="005836A0"/>
    <w:rsid w:val="00584411"/>
    <w:rsid w:val="00584F1B"/>
    <w:rsid w:val="005853E1"/>
    <w:rsid w:val="005858ED"/>
    <w:rsid w:val="00586712"/>
    <w:rsid w:val="00586D92"/>
    <w:rsid w:val="005905CC"/>
    <w:rsid w:val="005919A1"/>
    <w:rsid w:val="00594978"/>
    <w:rsid w:val="005949E3"/>
    <w:rsid w:val="00594F05"/>
    <w:rsid w:val="005950DA"/>
    <w:rsid w:val="0059530E"/>
    <w:rsid w:val="0059533E"/>
    <w:rsid w:val="005A0A51"/>
    <w:rsid w:val="005A0D87"/>
    <w:rsid w:val="005A0E6A"/>
    <w:rsid w:val="005A1ADF"/>
    <w:rsid w:val="005A1D8A"/>
    <w:rsid w:val="005A3A2F"/>
    <w:rsid w:val="005A43F2"/>
    <w:rsid w:val="005A48DE"/>
    <w:rsid w:val="005A5FB8"/>
    <w:rsid w:val="005A602F"/>
    <w:rsid w:val="005A6327"/>
    <w:rsid w:val="005A6E4B"/>
    <w:rsid w:val="005B0681"/>
    <w:rsid w:val="005B0A71"/>
    <w:rsid w:val="005B196E"/>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01B4"/>
    <w:rsid w:val="005F0998"/>
    <w:rsid w:val="005F139E"/>
    <w:rsid w:val="005F1460"/>
    <w:rsid w:val="005F1848"/>
    <w:rsid w:val="005F2E9D"/>
    <w:rsid w:val="005F39B0"/>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6616"/>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4C51"/>
    <w:rsid w:val="00645434"/>
    <w:rsid w:val="006455B3"/>
    <w:rsid w:val="0064618C"/>
    <w:rsid w:val="0064661E"/>
    <w:rsid w:val="00650AF8"/>
    <w:rsid w:val="006510EC"/>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3B31"/>
    <w:rsid w:val="00675F02"/>
    <w:rsid w:val="00676F8A"/>
    <w:rsid w:val="00677C06"/>
    <w:rsid w:val="00680D38"/>
    <w:rsid w:val="00682765"/>
    <w:rsid w:val="00682A5F"/>
    <w:rsid w:val="006848A9"/>
    <w:rsid w:val="00685164"/>
    <w:rsid w:val="006852FA"/>
    <w:rsid w:val="00685567"/>
    <w:rsid w:val="0068562D"/>
    <w:rsid w:val="00685BE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4508"/>
    <w:rsid w:val="0070579F"/>
    <w:rsid w:val="00705EEE"/>
    <w:rsid w:val="007061AC"/>
    <w:rsid w:val="007061D2"/>
    <w:rsid w:val="00707432"/>
    <w:rsid w:val="00707874"/>
    <w:rsid w:val="00707FEE"/>
    <w:rsid w:val="00712BE6"/>
    <w:rsid w:val="00712C08"/>
    <w:rsid w:val="007135C6"/>
    <w:rsid w:val="00713A3D"/>
    <w:rsid w:val="00714514"/>
    <w:rsid w:val="00717460"/>
    <w:rsid w:val="00724328"/>
    <w:rsid w:val="0072581B"/>
    <w:rsid w:val="007273FB"/>
    <w:rsid w:val="007301A7"/>
    <w:rsid w:val="007302D5"/>
    <w:rsid w:val="00731BF2"/>
    <w:rsid w:val="00734ABB"/>
    <w:rsid w:val="00736B66"/>
    <w:rsid w:val="00736F9B"/>
    <w:rsid w:val="007412EF"/>
    <w:rsid w:val="007417C0"/>
    <w:rsid w:val="00744D34"/>
    <w:rsid w:val="0074587B"/>
    <w:rsid w:val="00745A3D"/>
    <w:rsid w:val="007463BD"/>
    <w:rsid w:val="00746775"/>
    <w:rsid w:val="0074681A"/>
    <w:rsid w:val="007468D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5FE"/>
    <w:rsid w:val="007A0684"/>
    <w:rsid w:val="007A15FE"/>
    <w:rsid w:val="007A1797"/>
    <w:rsid w:val="007A22D4"/>
    <w:rsid w:val="007A2640"/>
    <w:rsid w:val="007A3525"/>
    <w:rsid w:val="007A4667"/>
    <w:rsid w:val="007A54D6"/>
    <w:rsid w:val="007A5997"/>
    <w:rsid w:val="007B04BD"/>
    <w:rsid w:val="007B20E8"/>
    <w:rsid w:val="007B29AF"/>
    <w:rsid w:val="007B3C16"/>
    <w:rsid w:val="007B4183"/>
    <w:rsid w:val="007B58CF"/>
    <w:rsid w:val="007B609E"/>
    <w:rsid w:val="007C0255"/>
    <w:rsid w:val="007C06D5"/>
    <w:rsid w:val="007C17A8"/>
    <w:rsid w:val="007C362C"/>
    <w:rsid w:val="007C3D4F"/>
    <w:rsid w:val="007C41B0"/>
    <w:rsid w:val="007C5253"/>
    <w:rsid w:val="007C5298"/>
    <w:rsid w:val="007C62D0"/>
    <w:rsid w:val="007D0651"/>
    <w:rsid w:val="007D14DF"/>
    <w:rsid w:val="007D1A84"/>
    <w:rsid w:val="007D2D02"/>
    <w:rsid w:val="007D346C"/>
    <w:rsid w:val="007D3EAE"/>
    <w:rsid w:val="007D444E"/>
    <w:rsid w:val="007D4780"/>
    <w:rsid w:val="007D53CB"/>
    <w:rsid w:val="007D551A"/>
    <w:rsid w:val="007D5603"/>
    <w:rsid w:val="007D5731"/>
    <w:rsid w:val="007D6A28"/>
    <w:rsid w:val="007D7124"/>
    <w:rsid w:val="007D7E2C"/>
    <w:rsid w:val="007E047D"/>
    <w:rsid w:val="007E0E5B"/>
    <w:rsid w:val="007E17B4"/>
    <w:rsid w:val="007E20C4"/>
    <w:rsid w:val="007E2959"/>
    <w:rsid w:val="007E3517"/>
    <w:rsid w:val="007E5066"/>
    <w:rsid w:val="007E7AE8"/>
    <w:rsid w:val="007E7B9C"/>
    <w:rsid w:val="007F0145"/>
    <w:rsid w:val="007F01A9"/>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1CDC"/>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1F54"/>
    <w:rsid w:val="00862119"/>
    <w:rsid w:val="00862226"/>
    <w:rsid w:val="00862A96"/>
    <w:rsid w:val="00863606"/>
    <w:rsid w:val="008642C3"/>
    <w:rsid w:val="00865802"/>
    <w:rsid w:val="00866460"/>
    <w:rsid w:val="0086663C"/>
    <w:rsid w:val="00866EE7"/>
    <w:rsid w:val="0086745C"/>
    <w:rsid w:val="00867AE2"/>
    <w:rsid w:val="00867BDB"/>
    <w:rsid w:val="008704FC"/>
    <w:rsid w:val="00870843"/>
    <w:rsid w:val="008709BF"/>
    <w:rsid w:val="00870F39"/>
    <w:rsid w:val="008714C3"/>
    <w:rsid w:val="00871936"/>
    <w:rsid w:val="00871E5B"/>
    <w:rsid w:val="00872231"/>
    <w:rsid w:val="00872E44"/>
    <w:rsid w:val="00873DAA"/>
    <w:rsid w:val="008748BD"/>
    <w:rsid w:val="0087553E"/>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308F"/>
    <w:rsid w:val="008943C5"/>
    <w:rsid w:val="00895413"/>
    <w:rsid w:val="00895E73"/>
    <w:rsid w:val="0089608B"/>
    <w:rsid w:val="00897057"/>
    <w:rsid w:val="0089725B"/>
    <w:rsid w:val="00897C50"/>
    <w:rsid w:val="008A0746"/>
    <w:rsid w:val="008A0B65"/>
    <w:rsid w:val="008A1628"/>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970"/>
    <w:rsid w:val="008C5D55"/>
    <w:rsid w:val="008C7D86"/>
    <w:rsid w:val="008D17C7"/>
    <w:rsid w:val="008D1F40"/>
    <w:rsid w:val="008D29AE"/>
    <w:rsid w:val="008D3060"/>
    <w:rsid w:val="008D41FA"/>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5EE1"/>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245B"/>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16AA"/>
    <w:rsid w:val="009B266E"/>
    <w:rsid w:val="009B3214"/>
    <w:rsid w:val="009B33A9"/>
    <w:rsid w:val="009B3755"/>
    <w:rsid w:val="009B4412"/>
    <w:rsid w:val="009B49B3"/>
    <w:rsid w:val="009B49B8"/>
    <w:rsid w:val="009B4FB9"/>
    <w:rsid w:val="009B57F0"/>
    <w:rsid w:val="009B617B"/>
    <w:rsid w:val="009C0119"/>
    <w:rsid w:val="009C0DE6"/>
    <w:rsid w:val="009C1138"/>
    <w:rsid w:val="009C2C93"/>
    <w:rsid w:val="009C2F07"/>
    <w:rsid w:val="009C3B4D"/>
    <w:rsid w:val="009C3FA3"/>
    <w:rsid w:val="009C51AC"/>
    <w:rsid w:val="009C51EF"/>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56EF8"/>
    <w:rsid w:val="00A62780"/>
    <w:rsid w:val="00A627A5"/>
    <w:rsid w:val="00A6483D"/>
    <w:rsid w:val="00A64E9B"/>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3FE9"/>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2BC0"/>
    <w:rsid w:val="00B534D4"/>
    <w:rsid w:val="00B54FD6"/>
    <w:rsid w:val="00B5530E"/>
    <w:rsid w:val="00B57A70"/>
    <w:rsid w:val="00B57DC8"/>
    <w:rsid w:val="00B57E1B"/>
    <w:rsid w:val="00B60C4B"/>
    <w:rsid w:val="00B61304"/>
    <w:rsid w:val="00B63B22"/>
    <w:rsid w:val="00B640AD"/>
    <w:rsid w:val="00B64337"/>
    <w:rsid w:val="00B646F6"/>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59D4"/>
    <w:rsid w:val="00BE73F7"/>
    <w:rsid w:val="00BE74F5"/>
    <w:rsid w:val="00BE7FAE"/>
    <w:rsid w:val="00BF0DDC"/>
    <w:rsid w:val="00BF10A2"/>
    <w:rsid w:val="00BF22CC"/>
    <w:rsid w:val="00BF2B99"/>
    <w:rsid w:val="00BF33D7"/>
    <w:rsid w:val="00BF3722"/>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300E"/>
    <w:rsid w:val="00C63084"/>
    <w:rsid w:val="00C64124"/>
    <w:rsid w:val="00C64C15"/>
    <w:rsid w:val="00C65285"/>
    <w:rsid w:val="00C716F0"/>
    <w:rsid w:val="00C71B98"/>
    <w:rsid w:val="00C72830"/>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28A"/>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5CB7"/>
    <w:rsid w:val="00D261BA"/>
    <w:rsid w:val="00D27790"/>
    <w:rsid w:val="00D315B3"/>
    <w:rsid w:val="00D31BCD"/>
    <w:rsid w:val="00D3205F"/>
    <w:rsid w:val="00D3363C"/>
    <w:rsid w:val="00D34856"/>
    <w:rsid w:val="00D36F7D"/>
    <w:rsid w:val="00D405F1"/>
    <w:rsid w:val="00D43167"/>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21A"/>
    <w:rsid w:val="00D84907"/>
    <w:rsid w:val="00D84C2B"/>
    <w:rsid w:val="00D84C41"/>
    <w:rsid w:val="00D85B92"/>
    <w:rsid w:val="00D85DDA"/>
    <w:rsid w:val="00D8603D"/>
    <w:rsid w:val="00D904F0"/>
    <w:rsid w:val="00D93470"/>
    <w:rsid w:val="00D93EEB"/>
    <w:rsid w:val="00D94046"/>
    <w:rsid w:val="00D94746"/>
    <w:rsid w:val="00D94DA9"/>
    <w:rsid w:val="00D94F69"/>
    <w:rsid w:val="00D9599D"/>
    <w:rsid w:val="00D96ADB"/>
    <w:rsid w:val="00D96C7E"/>
    <w:rsid w:val="00D96CA0"/>
    <w:rsid w:val="00DA3F01"/>
    <w:rsid w:val="00DA40D1"/>
    <w:rsid w:val="00DA5C7D"/>
    <w:rsid w:val="00DA6C23"/>
    <w:rsid w:val="00DA756B"/>
    <w:rsid w:val="00DB0E86"/>
    <w:rsid w:val="00DB20B6"/>
    <w:rsid w:val="00DB25AA"/>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9B0"/>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050B"/>
    <w:rsid w:val="00E61172"/>
    <w:rsid w:val="00E61B93"/>
    <w:rsid w:val="00E63582"/>
    <w:rsid w:val="00E635C8"/>
    <w:rsid w:val="00E644EC"/>
    <w:rsid w:val="00E64E59"/>
    <w:rsid w:val="00E658DB"/>
    <w:rsid w:val="00E65D67"/>
    <w:rsid w:val="00E6646A"/>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08C"/>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4844"/>
    <w:rsid w:val="00ED61AA"/>
    <w:rsid w:val="00ED7577"/>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17505"/>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204"/>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29"/>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 w:type="paragraph" w:customStyle="1" w:styleId="CitaviChapterBibliographyHeading">
    <w:name w:val="Citavi Chapter Bibliography Heading"/>
    <w:basedOn w:val="berschrift2"/>
    <w:link w:val="CitaviChapterBibliographyHeadingZchn"/>
    <w:uiPriority w:val="99"/>
    <w:rsid w:val="0092245B"/>
  </w:style>
  <w:style w:type="character" w:customStyle="1" w:styleId="CitaviChapterBibliographyHeadingZchn">
    <w:name w:val="Citavi Chapter Bibliography Heading Zchn"/>
    <w:basedOn w:val="Absatz-Standardschriftart"/>
    <w:link w:val="CitaviChapterBibliographyHeading"/>
    <w:uiPriority w:val="99"/>
    <w:rsid w:val="0092245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2245B"/>
    <w:pPr>
      <w:jc w:val="both"/>
      <w:outlineLvl w:val="9"/>
    </w:pPr>
    <w:rPr>
      <w:rFonts w:ascii="Segoe UI" w:hAnsi="Segoe UI" w:cs="Segoe UI"/>
      <w:bCs/>
      <w:lang w:val="en-US"/>
    </w:rPr>
  </w:style>
  <w:style w:type="character" w:customStyle="1" w:styleId="CitaviBibliographySubheading1Zchn">
    <w:name w:val="Citavi Bibliography Subheading 1 Zchn"/>
    <w:basedOn w:val="Absatz-Standardschriftart"/>
    <w:link w:val="CitaviBibliographySubheading1"/>
    <w:uiPriority w:val="99"/>
    <w:rsid w:val="0092245B"/>
    <w:rPr>
      <w:rFonts w:ascii="Segoe UI" w:eastAsiaTheme="majorEastAsia" w:hAnsi="Segoe UI" w:cs="Segoe UI"/>
      <w:bCs/>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92245B"/>
    <w:pPr>
      <w:jc w:val="both"/>
      <w:outlineLvl w:val="9"/>
    </w:pPr>
    <w:rPr>
      <w:rFonts w:ascii="Segoe UI" w:hAnsi="Segoe UI" w:cs="Segoe UI"/>
      <w:bCs/>
      <w:lang w:val="en-US"/>
    </w:rPr>
  </w:style>
  <w:style w:type="character" w:customStyle="1" w:styleId="CitaviBibliographySubheading2Zchn">
    <w:name w:val="Citavi Bibliography Subheading 2 Zchn"/>
    <w:basedOn w:val="Absatz-Standardschriftart"/>
    <w:link w:val="CitaviBibliographySubheading2"/>
    <w:uiPriority w:val="99"/>
    <w:rsid w:val="0092245B"/>
    <w:rPr>
      <w:rFonts w:ascii="Segoe UI" w:eastAsiaTheme="majorEastAsia" w:hAnsi="Segoe UI" w:cs="Segoe UI"/>
      <w:bCs/>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92245B"/>
    <w:pPr>
      <w:jc w:val="both"/>
      <w:outlineLvl w:val="9"/>
    </w:pPr>
    <w:rPr>
      <w:rFonts w:ascii="Segoe UI" w:hAnsi="Segoe UI" w:cs="Segoe UI"/>
      <w:bCs/>
      <w:lang w:val="en-US"/>
    </w:rPr>
  </w:style>
  <w:style w:type="character" w:customStyle="1" w:styleId="CitaviBibliographySubheading3Zchn">
    <w:name w:val="Citavi Bibliography Subheading 3 Zchn"/>
    <w:basedOn w:val="Absatz-Standardschriftart"/>
    <w:link w:val="CitaviBibliographySubheading3"/>
    <w:uiPriority w:val="99"/>
    <w:rsid w:val="0092245B"/>
    <w:rPr>
      <w:rFonts w:ascii="Segoe UI" w:eastAsiaTheme="majorEastAsia" w:hAnsi="Segoe UI" w:cs="Segoe UI"/>
      <w:bCs/>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92245B"/>
    <w:pPr>
      <w:jc w:val="both"/>
      <w:outlineLvl w:val="9"/>
    </w:pPr>
    <w:rPr>
      <w:rFonts w:ascii="Segoe UI" w:hAnsi="Segoe UI" w:cs="Segoe UI"/>
      <w:bCs/>
      <w:lang w:val="en-US"/>
    </w:rPr>
  </w:style>
  <w:style w:type="character" w:customStyle="1" w:styleId="CitaviBibliographySubheading4Zchn">
    <w:name w:val="Citavi Bibliography Subheading 4 Zchn"/>
    <w:basedOn w:val="Absatz-Standardschriftart"/>
    <w:link w:val="CitaviBibliographySubheading4"/>
    <w:uiPriority w:val="99"/>
    <w:rsid w:val="0092245B"/>
    <w:rPr>
      <w:rFonts w:ascii="Segoe UI" w:eastAsiaTheme="majorEastAsia" w:hAnsi="Segoe UI" w:cs="Segoe UI"/>
      <w:bCs/>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92245B"/>
    <w:pPr>
      <w:jc w:val="both"/>
      <w:outlineLvl w:val="9"/>
    </w:pPr>
    <w:rPr>
      <w:rFonts w:ascii="Segoe UI" w:hAnsi="Segoe UI" w:cs="Segoe UI"/>
      <w:bCs/>
      <w:lang w:val="en-US"/>
    </w:rPr>
  </w:style>
  <w:style w:type="character" w:customStyle="1" w:styleId="CitaviBibliographySubheading5Zchn">
    <w:name w:val="Citavi Bibliography Subheading 5 Zchn"/>
    <w:basedOn w:val="Absatz-Standardschriftart"/>
    <w:link w:val="CitaviBibliographySubheading5"/>
    <w:uiPriority w:val="99"/>
    <w:rsid w:val="0092245B"/>
    <w:rPr>
      <w:rFonts w:ascii="Segoe UI" w:eastAsiaTheme="majorEastAsia" w:hAnsi="Segoe UI" w:cs="Segoe UI"/>
      <w:b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92245B"/>
    <w:pPr>
      <w:jc w:val="both"/>
      <w:outlineLvl w:val="9"/>
    </w:pPr>
    <w:rPr>
      <w:rFonts w:ascii="Segoe UI" w:hAnsi="Segoe UI" w:cs="Segoe UI"/>
      <w:bCs/>
      <w:lang w:val="en-US"/>
    </w:rPr>
  </w:style>
  <w:style w:type="character" w:customStyle="1" w:styleId="CitaviBibliographySubheading6Zchn">
    <w:name w:val="Citavi Bibliography Subheading 6 Zchn"/>
    <w:basedOn w:val="Absatz-Standardschriftart"/>
    <w:link w:val="CitaviBibliographySubheading6"/>
    <w:uiPriority w:val="99"/>
    <w:rsid w:val="0092245B"/>
    <w:rPr>
      <w:rFonts w:ascii="Segoe UI" w:eastAsiaTheme="majorEastAsia" w:hAnsi="Segoe UI" w:cs="Segoe UI"/>
      <w:bCs/>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92245B"/>
    <w:pPr>
      <w:jc w:val="both"/>
      <w:outlineLvl w:val="9"/>
    </w:pPr>
    <w:rPr>
      <w:rFonts w:ascii="Segoe UI" w:hAnsi="Segoe UI" w:cs="Segoe UI"/>
      <w:bCs/>
      <w:lang w:val="en-US"/>
    </w:rPr>
  </w:style>
  <w:style w:type="character" w:customStyle="1" w:styleId="CitaviBibliographySubheading7Zchn">
    <w:name w:val="Citavi Bibliography Subheading 7 Zchn"/>
    <w:basedOn w:val="Absatz-Standardschriftart"/>
    <w:link w:val="CitaviBibliographySubheading7"/>
    <w:uiPriority w:val="99"/>
    <w:rsid w:val="0092245B"/>
    <w:rPr>
      <w:rFonts w:ascii="Segoe UI" w:eastAsiaTheme="majorEastAsia" w:hAnsi="Segoe UI" w:cs="Segoe UI"/>
      <w:b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92245B"/>
    <w:pPr>
      <w:jc w:val="both"/>
      <w:outlineLvl w:val="9"/>
    </w:pPr>
    <w:rPr>
      <w:rFonts w:ascii="Segoe UI" w:hAnsi="Segoe UI" w:cs="Segoe UI"/>
      <w:bCs/>
      <w:lang w:val="en-US"/>
    </w:rPr>
  </w:style>
  <w:style w:type="character" w:customStyle="1" w:styleId="CitaviBibliographySubheading8Zchn">
    <w:name w:val="Citavi Bibliography Subheading 8 Zchn"/>
    <w:basedOn w:val="Absatz-Standardschriftart"/>
    <w:link w:val="CitaviBibliographySubheading8"/>
    <w:uiPriority w:val="99"/>
    <w:rsid w:val="0092245B"/>
    <w:rPr>
      <w:rFonts w:ascii="Segoe UI" w:eastAsiaTheme="majorEastAsia" w:hAnsi="Segoe UI" w:cs="Segoe UI"/>
      <w:bCs/>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cell.com/immunity/fulltext/S1074-7613(19)30047-0?_returnURL=https%3A%2F%2Flinkinghub.elsevier.com%2Fretrieve%2Fpii%2FS1074761319300470%3Fshowall%3Dtrue" TargetMode="External"/><Relationship Id="rId1"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mikrohscopist/Murine_ILC_niches_lung_SI_IL-33"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
      <w:docPartPr>
        <w:name w:val="615B18FFBABF4962B7C18A0136E4CABD"/>
        <w:category>
          <w:name w:val="Allgemein"/>
          <w:gallery w:val="placeholder"/>
        </w:category>
        <w:types>
          <w:type w:val="bbPlcHdr"/>
        </w:types>
        <w:behaviors>
          <w:behavior w:val="content"/>
        </w:behaviors>
        <w:guid w:val="{F66FE209-8E46-42E1-A5E1-AD8755368DBC}"/>
      </w:docPartPr>
      <w:docPartBody>
        <w:p w:rsidR="0013611C" w:rsidRDefault="002866D8" w:rsidP="002866D8">
          <w:pPr>
            <w:pStyle w:val="615B18FFBABF4962B7C18A0136E4CABD"/>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B55DD"/>
    <w:rsid w:val="000D5F2C"/>
    <w:rsid w:val="000E31BA"/>
    <w:rsid w:val="0013611C"/>
    <w:rsid w:val="001A7EA9"/>
    <w:rsid w:val="001C7528"/>
    <w:rsid w:val="0020549F"/>
    <w:rsid w:val="002866D8"/>
    <w:rsid w:val="002C7318"/>
    <w:rsid w:val="00313B0B"/>
    <w:rsid w:val="003B07F0"/>
    <w:rsid w:val="00436F4F"/>
    <w:rsid w:val="00547415"/>
    <w:rsid w:val="005B196E"/>
    <w:rsid w:val="005C4D10"/>
    <w:rsid w:val="00646B76"/>
    <w:rsid w:val="007E6727"/>
    <w:rsid w:val="00810545"/>
    <w:rsid w:val="00872DDE"/>
    <w:rsid w:val="008835EB"/>
    <w:rsid w:val="008C6647"/>
    <w:rsid w:val="008C7D86"/>
    <w:rsid w:val="008F4EB9"/>
    <w:rsid w:val="00A30038"/>
    <w:rsid w:val="00A62629"/>
    <w:rsid w:val="00A67092"/>
    <w:rsid w:val="00AB1CDC"/>
    <w:rsid w:val="00B20749"/>
    <w:rsid w:val="00B95425"/>
    <w:rsid w:val="00C27CA4"/>
    <w:rsid w:val="00C66D93"/>
    <w:rsid w:val="00D50B49"/>
    <w:rsid w:val="00E22590"/>
    <w:rsid w:val="00E321AA"/>
    <w:rsid w:val="00EB2C60"/>
    <w:rsid w:val="00F03591"/>
    <w:rsid w:val="00F75E57"/>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6D8"/>
    <w:rPr>
      <w:color w:val="666666"/>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 w:type="paragraph" w:customStyle="1" w:styleId="615B18FFBABF4962B7C18A0136E4CABD">
    <w:name w:val="615B18FFBABF4962B7C18A0136E4CABD"/>
    <w:rsid w:val="002866D8"/>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97503</Words>
  <Characters>1125772</Characters>
  <Application>Microsoft Office Word</Application>
  <DocSecurity>0</DocSecurity>
  <Lines>9381</Lines>
  <Paragraphs>26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2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60</cp:revision>
  <dcterms:created xsi:type="dcterms:W3CDTF">2025-07-04T14:13:00Z</dcterms:created>
  <dcterms:modified xsi:type="dcterms:W3CDTF">2025-07-1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Sandy_local</vt:lpwstr>
  </property>
  <property fmtid="{D5CDD505-2E9C-101B-9397-08002B2CF9AE}" pid="3" name="CitaviDocumentProperty_0">
    <vt:lpwstr>0d53a68e-fcf9-4e7d-9f10-0b1a77dd096f</vt:lpwstr>
  </property>
  <property fmtid="{D5CDD505-2E9C-101B-9397-08002B2CF9AE}" pid="4" name="CitaviDocumentProperty_8">
    <vt:lpwstr>C:\Users\NieHau\Documents\Citavi 6\Projects\Dissertation_Sandy_local\Dissertation_Sandy_local.ctv6</vt:lpwstr>
  </property>
  <property fmtid="{D5CDD505-2E9C-101B-9397-08002B2CF9AE}" pid="5" name="CitaviDocumentProperty_6">
    <vt:lpwstr>False</vt:lpwstr>
  </property>
  <property fmtid="{D5CDD505-2E9C-101B-9397-08002B2CF9AE}" pid="6" name="CitaviDocumentProperty_1">
    <vt:lpwstr>6.17.0.0</vt:lpwstr>
  </property>
</Properties>
</file>